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0628B5D" w14:textId="77777777" w:rsidR="00F01924" w:rsidRPr="00E003BB" w:rsidRDefault="00F01924" w:rsidP="0079089D">
      <w:pPr>
        <w:tabs>
          <w:tab w:val="left" w:pos="6937"/>
        </w:tabs>
        <w:jc w:val="center"/>
        <w:rPr>
          <w:rFonts w:ascii="Times New Roman" w:hAnsi="Times New Roman" w:cs="Times New Roman"/>
        </w:rPr>
      </w:pPr>
    </w:p>
    <w:p w14:paraId="0F89688C" w14:textId="77777777" w:rsidR="00F01924" w:rsidRDefault="00F01924" w:rsidP="0091096E">
      <w:pPr>
        <w:tabs>
          <w:tab w:val="left" w:pos="6937"/>
        </w:tabs>
        <w:rPr>
          <w:rFonts w:ascii="Times New Roman" w:hAnsi="Times New Roman" w:cs="Times New Roman"/>
        </w:rPr>
      </w:pPr>
    </w:p>
    <w:p w14:paraId="257C7CC8" w14:textId="77777777" w:rsidR="00F01924" w:rsidRPr="00E003BB" w:rsidRDefault="00F01924" w:rsidP="00121BBE">
      <w:pPr>
        <w:tabs>
          <w:tab w:val="left" w:pos="6937"/>
        </w:tabs>
        <w:rPr>
          <w:rFonts w:ascii="Times New Roman" w:hAnsi="Times New Roman" w:cs="Times New Roman"/>
        </w:rPr>
      </w:pPr>
    </w:p>
    <w:p w14:paraId="33CBC7CB" w14:textId="77777777" w:rsidR="00F01924" w:rsidRPr="00E003BB" w:rsidRDefault="00F01924" w:rsidP="009B1045">
      <w:pPr>
        <w:pStyle w:val="Heading1"/>
        <w:spacing w:line="480" w:lineRule="auto"/>
        <w:rPr>
          <w:rFonts w:eastAsia="Calibri" w:cs="Times New Roman"/>
        </w:rPr>
      </w:pPr>
      <w:bookmarkStart w:id="0" w:name="_Toc126433571"/>
      <w:bookmarkStart w:id="1" w:name="_Toc126456676"/>
      <w:r w:rsidRPr="00E003BB">
        <w:rPr>
          <w:rFonts w:eastAsia="Calibri" w:cs="Times New Roman"/>
        </w:rPr>
        <w:t>D</w:t>
      </w:r>
      <w:r w:rsidR="0095120B" w:rsidRPr="0095120B">
        <w:rPr>
          <w:rFonts w:eastAsia="Calibri" w:cs="Times New Roman"/>
        </w:rPr>
        <w:t>A</w:t>
      </w:r>
      <w:r w:rsidR="0095120B" w:rsidRPr="0095120B">
        <w:rPr>
          <w:rFonts w:ascii="Microsoft Uighur" w:eastAsia="Calibri" w:hAnsi="Microsoft Uighur" w:cs="Times New Roman"/>
          <w:sz w:val="4"/>
        </w:rPr>
        <w:t>I</w:t>
      </w:r>
      <w:r w:rsidRPr="00E003BB">
        <w:rPr>
          <w:rFonts w:eastAsia="Calibri" w:cs="Times New Roman"/>
        </w:rPr>
        <w:t>FT</w:t>
      </w:r>
      <w:r w:rsidR="0095120B" w:rsidRPr="0095120B">
        <w:rPr>
          <w:rFonts w:eastAsia="Calibri" w:cs="Times New Roman"/>
        </w:rPr>
        <w:t>A</w:t>
      </w:r>
      <w:r w:rsidR="0095120B" w:rsidRPr="0095120B">
        <w:rPr>
          <w:rFonts w:ascii="Microsoft Uighur" w:eastAsia="Calibri" w:hAnsi="Microsoft Uighur" w:cs="Times New Roman"/>
          <w:sz w:val="4"/>
        </w:rPr>
        <w:t>I</w:t>
      </w:r>
      <w:r w:rsidRPr="00E003BB">
        <w:rPr>
          <w:rFonts w:eastAsia="Calibri" w:cs="Times New Roman"/>
        </w:rPr>
        <w:t>R PUST</w:t>
      </w:r>
      <w:r w:rsidR="0095120B" w:rsidRPr="0095120B">
        <w:rPr>
          <w:rFonts w:eastAsia="Calibri" w:cs="Times New Roman"/>
        </w:rPr>
        <w:t>A</w:t>
      </w:r>
      <w:r w:rsidR="0095120B" w:rsidRPr="0095120B">
        <w:rPr>
          <w:rFonts w:ascii="Microsoft Uighur" w:eastAsia="Calibri" w:hAnsi="Microsoft Uighur" w:cs="Times New Roman"/>
          <w:sz w:val="4"/>
        </w:rPr>
        <w:t>I</w:t>
      </w:r>
      <w:r w:rsidRPr="00E003BB">
        <w:rPr>
          <w:rFonts w:eastAsia="Calibri" w:cs="Times New Roman"/>
        </w:rPr>
        <w:t>K</w:t>
      </w:r>
      <w:r w:rsidR="0095120B" w:rsidRPr="0095120B">
        <w:rPr>
          <w:rFonts w:eastAsia="Calibri" w:cs="Times New Roman"/>
        </w:rPr>
        <w:t>A</w:t>
      </w:r>
      <w:r w:rsidR="0095120B" w:rsidRPr="0095120B">
        <w:rPr>
          <w:rFonts w:ascii="Microsoft Uighur" w:eastAsia="Calibri" w:hAnsi="Microsoft Uighur" w:cs="Times New Roman"/>
          <w:sz w:val="4"/>
        </w:rPr>
        <w:t>I</w:t>
      </w:r>
      <w:bookmarkEnd w:id="0"/>
      <w:bookmarkEnd w:id="1"/>
    </w:p>
    <w:p w14:paraId="2BBC86FF" w14:textId="77777777" w:rsidR="007B6F4B" w:rsidRPr="00E003BB" w:rsidRDefault="00992564" w:rsidP="007B6F4B">
      <w:pPr>
        <w:widowControl w:val="0"/>
        <w:autoSpaceDE w:val="0"/>
        <w:autoSpaceDN w:val="0"/>
        <w:adjustRightInd w:val="0"/>
        <w:spacing w:before="240"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03BB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88634F" w:rsidRPr="00E003BB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E003BB">
        <w:rPr>
          <w:rFonts w:ascii="Times New Roman" w:hAnsi="Times New Roman" w:cs="Times New Roman"/>
          <w:sz w:val="24"/>
          <w:szCs w:val="24"/>
        </w:rPr>
        <w:fldChar w:fldCharType="separate"/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="007B6F4B" w:rsidRPr="00E003BB">
        <w:rPr>
          <w:rFonts w:ascii="Times New Roman" w:hAnsi="Times New Roman" w:cs="Times New Roman"/>
          <w:noProof/>
          <w:sz w:val="24"/>
          <w:szCs w:val="24"/>
        </w:rPr>
        <w:t>gnes Sent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="007B6F4B" w:rsidRPr="00E003BB">
        <w:rPr>
          <w:rFonts w:ascii="Times New Roman" w:hAnsi="Times New Roman" w:cs="Times New Roman"/>
          <w:noProof/>
          <w:sz w:val="24"/>
          <w:szCs w:val="24"/>
        </w:rPr>
        <w:t>ni Kl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="007B6F4B" w:rsidRPr="00E003BB">
        <w:rPr>
          <w:rFonts w:ascii="Times New Roman" w:hAnsi="Times New Roman" w:cs="Times New Roman"/>
          <w:noProof/>
          <w:sz w:val="24"/>
          <w:szCs w:val="24"/>
        </w:rPr>
        <w:t>u, Phengk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="007B6F4B" w:rsidRPr="00E003BB">
        <w:rPr>
          <w:rFonts w:ascii="Times New Roman" w:hAnsi="Times New Roman" w:cs="Times New Roman"/>
          <w:noProof/>
          <w:sz w:val="24"/>
          <w:szCs w:val="24"/>
        </w:rPr>
        <w:t>rs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="007B6F4B" w:rsidRPr="00E003BB">
        <w:rPr>
          <w:rFonts w:ascii="Times New Roman" w:hAnsi="Times New Roman" w:cs="Times New Roman"/>
          <w:noProof/>
          <w:sz w:val="24"/>
          <w:szCs w:val="24"/>
        </w:rPr>
        <w:t>, F., &amp; S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="007B6F4B" w:rsidRPr="00E003BB">
        <w:rPr>
          <w:rFonts w:ascii="Times New Roman" w:hAnsi="Times New Roman" w:cs="Times New Roman"/>
          <w:noProof/>
          <w:sz w:val="24"/>
          <w:szCs w:val="24"/>
        </w:rPr>
        <w:t>ngg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="007B6F4B" w:rsidRPr="00E003BB">
        <w:rPr>
          <w:rFonts w:ascii="Times New Roman" w:hAnsi="Times New Roman" w:cs="Times New Roman"/>
          <w:noProof/>
          <w:sz w:val="24"/>
          <w:szCs w:val="24"/>
        </w:rPr>
        <w:t>ri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="007B6F4B" w:rsidRPr="00E003BB">
        <w:rPr>
          <w:rFonts w:ascii="Times New Roman" w:hAnsi="Times New Roman" w:cs="Times New Roman"/>
          <w:noProof/>
          <w:sz w:val="24"/>
          <w:szCs w:val="24"/>
        </w:rPr>
        <w:t>, O. J. (2021). Pem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="007B6F4B" w:rsidRPr="00E003BB">
        <w:rPr>
          <w:rFonts w:ascii="Times New Roman" w:hAnsi="Times New Roman" w:cs="Times New Roman"/>
          <w:noProof/>
          <w:sz w:val="24"/>
          <w:szCs w:val="24"/>
        </w:rPr>
        <w:t>nf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="007B6F4B" w:rsidRPr="00E003BB">
        <w:rPr>
          <w:rFonts w:ascii="Times New Roman" w:hAnsi="Times New Roman" w:cs="Times New Roman"/>
          <w:noProof/>
          <w:sz w:val="24"/>
          <w:szCs w:val="24"/>
        </w:rPr>
        <w:t>t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="007B6F4B" w:rsidRPr="00E003BB">
        <w:rPr>
          <w:rFonts w:ascii="Times New Roman" w:hAnsi="Times New Roman" w:cs="Times New Roman"/>
          <w:noProof/>
          <w:sz w:val="24"/>
          <w:szCs w:val="24"/>
        </w:rPr>
        <w:t>n Limb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="007B6F4B" w:rsidRPr="00E003BB">
        <w:rPr>
          <w:rFonts w:ascii="Times New Roman" w:hAnsi="Times New Roman" w:cs="Times New Roman"/>
          <w:noProof/>
          <w:sz w:val="24"/>
          <w:szCs w:val="24"/>
        </w:rPr>
        <w:t>h C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="007B6F4B" w:rsidRPr="00E003BB">
        <w:rPr>
          <w:rFonts w:ascii="Times New Roman" w:hAnsi="Times New Roman" w:cs="Times New Roman"/>
          <w:noProof/>
          <w:sz w:val="24"/>
          <w:szCs w:val="24"/>
        </w:rPr>
        <w:t>ngk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="007B6F4B" w:rsidRPr="00E003BB">
        <w:rPr>
          <w:rFonts w:ascii="Times New Roman" w:hAnsi="Times New Roman" w:cs="Times New Roman"/>
          <w:noProof/>
          <w:sz w:val="24"/>
          <w:szCs w:val="24"/>
        </w:rPr>
        <w:t>ng Telur Seb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="007B6F4B" w:rsidRPr="00E003BB">
        <w:rPr>
          <w:rFonts w:ascii="Times New Roman" w:hAnsi="Times New Roman" w:cs="Times New Roman"/>
          <w:noProof/>
          <w:sz w:val="24"/>
          <w:szCs w:val="24"/>
        </w:rPr>
        <w:t>g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="007B6F4B" w:rsidRPr="00E003BB">
        <w:rPr>
          <w:rFonts w:ascii="Times New Roman" w:hAnsi="Times New Roman" w:cs="Times New Roman"/>
          <w:noProof/>
          <w:sz w:val="24"/>
          <w:szCs w:val="24"/>
        </w:rPr>
        <w:t>i B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="007B6F4B" w:rsidRPr="00E003BB">
        <w:rPr>
          <w:rFonts w:ascii="Times New Roman" w:hAnsi="Times New Roman" w:cs="Times New Roman"/>
          <w:noProof/>
          <w:sz w:val="24"/>
          <w:szCs w:val="24"/>
        </w:rPr>
        <w:t>h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="007B6F4B" w:rsidRPr="00E003BB">
        <w:rPr>
          <w:rFonts w:ascii="Times New Roman" w:hAnsi="Times New Roman" w:cs="Times New Roman"/>
          <w:noProof/>
          <w:sz w:val="24"/>
          <w:szCs w:val="24"/>
        </w:rPr>
        <w:t>n Substitusi Semen P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="007B6F4B" w:rsidRPr="00E003BB">
        <w:rPr>
          <w:rFonts w:ascii="Times New Roman" w:hAnsi="Times New Roman" w:cs="Times New Roman"/>
          <w:noProof/>
          <w:sz w:val="24"/>
          <w:szCs w:val="24"/>
        </w:rPr>
        <w:t>d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="007B6F4B" w:rsidRPr="00E003BB">
        <w:rPr>
          <w:rFonts w:ascii="Times New Roman" w:hAnsi="Times New Roman" w:cs="Times New Roman"/>
          <w:noProof/>
          <w:sz w:val="24"/>
          <w:szCs w:val="24"/>
        </w:rPr>
        <w:t xml:space="preserve"> Beton. </w:t>
      </w:r>
      <w:r w:rsidR="007B6F4B"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="007B6F4B"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ulus Civil Engineering Journ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="007B6F4B"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l</w:t>
      </w:r>
      <w:r w:rsidR="007B6F4B" w:rsidRPr="00E003B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B6F4B"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="007B6F4B" w:rsidRPr="00E003BB">
        <w:rPr>
          <w:rFonts w:ascii="Times New Roman" w:hAnsi="Times New Roman" w:cs="Times New Roman"/>
          <w:noProof/>
          <w:sz w:val="24"/>
          <w:szCs w:val="24"/>
        </w:rPr>
        <w:t>(4), 479–488. https://doi.org/10.52722/pcej.v3i4.327</w:t>
      </w:r>
    </w:p>
    <w:p w14:paraId="7A93ACB7" w14:textId="77777777" w:rsidR="007B6F4B" w:rsidRPr="00E003BB" w:rsidRDefault="0095120B" w:rsidP="007B6F4B">
      <w:pPr>
        <w:widowControl w:val="0"/>
        <w:autoSpaceDE w:val="0"/>
        <w:autoSpaceDN w:val="0"/>
        <w:adjustRightInd w:val="0"/>
        <w:spacing w:before="240"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="007B6F4B" w:rsidRPr="00E003BB">
        <w:rPr>
          <w:rFonts w:ascii="Times New Roman" w:hAnsi="Times New Roman" w:cs="Times New Roman"/>
          <w:noProof/>
          <w:sz w:val="24"/>
          <w:szCs w:val="24"/>
        </w:rPr>
        <w:t xml:space="preserve">nto, </w:t>
      </w:r>
      <w:r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="007B6F4B" w:rsidRPr="00E003BB">
        <w:rPr>
          <w:rFonts w:ascii="Times New Roman" w:hAnsi="Times New Roman" w:cs="Times New Roman"/>
          <w:noProof/>
          <w:sz w:val="24"/>
          <w:szCs w:val="24"/>
        </w:rPr>
        <w:t>. F. (2020). Pel</w:t>
      </w:r>
      <w:r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="007B6F4B" w:rsidRPr="00E003BB">
        <w:rPr>
          <w:rFonts w:ascii="Times New Roman" w:hAnsi="Times New Roman" w:cs="Times New Roman"/>
          <w:noProof/>
          <w:sz w:val="24"/>
          <w:szCs w:val="24"/>
        </w:rPr>
        <w:t>tih</w:t>
      </w:r>
      <w:r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="007B6F4B" w:rsidRPr="00E003BB">
        <w:rPr>
          <w:rFonts w:ascii="Times New Roman" w:hAnsi="Times New Roman" w:cs="Times New Roman"/>
          <w:noProof/>
          <w:sz w:val="24"/>
          <w:szCs w:val="24"/>
        </w:rPr>
        <w:t>n Teknologi Limb</w:t>
      </w:r>
      <w:r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="007B6F4B" w:rsidRPr="00E003BB">
        <w:rPr>
          <w:rFonts w:ascii="Times New Roman" w:hAnsi="Times New Roman" w:cs="Times New Roman"/>
          <w:noProof/>
          <w:sz w:val="24"/>
          <w:szCs w:val="24"/>
        </w:rPr>
        <w:t>h C</w:t>
      </w:r>
      <w:r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="007B6F4B" w:rsidRPr="00E003BB">
        <w:rPr>
          <w:rFonts w:ascii="Times New Roman" w:hAnsi="Times New Roman" w:cs="Times New Roman"/>
          <w:noProof/>
          <w:sz w:val="24"/>
          <w:szCs w:val="24"/>
        </w:rPr>
        <w:t>ngk</w:t>
      </w:r>
      <w:r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="007B6F4B" w:rsidRPr="00E003BB">
        <w:rPr>
          <w:rFonts w:ascii="Times New Roman" w:hAnsi="Times New Roman" w:cs="Times New Roman"/>
          <w:noProof/>
          <w:sz w:val="24"/>
          <w:szCs w:val="24"/>
        </w:rPr>
        <w:t>ng Telur P</w:t>
      </w:r>
      <w:r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="007B6F4B" w:rsidRPr="00E003BB">
        <w:rPr>
          <w:rFonts w:ascii="Times New Roman" w:hAnsi="Times New Roman" w:cs="Times New Roman"/>
          <w:noProof/>
          <w:sz w:val="24"/>
          <w:szCs w:val="24"/>
        </w:rPr>
        <w:t>d</w:t>
      </w:r>
      <w:r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="007B6F4B" w:rsidRPr="00E003BB">
        <w:rPr>
          <w:rFonts w:ascii="Times New Roman" w:hAnsi="Times New Roman" w:cs="Times New Roman"/>
          <w:noProof/>
          <w:sz w:val="24"/>
          <w:szCs w:val="24"/>
        </w:rPr>
        <w:t xml:space="preserve"> Ku</w:t>
      </w:r>
      <w:r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="007B6F4B" w:rsidRPr="00E003BB">
        <w:rPr>
          <w:rFonts w:ascii="Times New Roman" w:hAnsi="Times New Roman" w:cs="Times New Roman"/>
          <w:noProof/>
          <w:sz w:val="24"/>
          <w:szCs w:val="24"/>
        </w:rPr>
        <w:t>t Tek</w:t>
      </w:r>
      <w:r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="007B6F4B" w:rsidRPr="00E003BB">
        <w:rPr>
          <w:rFonts w:ascii="Times New Roman" w:hAnsi="Times New Roman" w:cs="Times New Roman"/>
          <w:noProof/>
          <w:sz w:val="24"/>
          <w:szCs w:val="24"/>
        </w:rPr>
        <w:t xml:space="preserve">n Beton. </w:t>
      </w:r>
      <w:r w:rsidR="007B6F4B"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Jurn</w:t>
      </w:r>
      <w:r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="007B6F4B"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l Peng</w:t>
      </w:r>
      <w:r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="007B6F4B"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bdi</w:t>
      </w:r>
      <w:r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="007B6F4B"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n Teknologi Tep</w:t>
      </w:r>
      <w:r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="007B6F4B"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t Gun</w:t>
      </w:r>
      <w:r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="007B6F4B" w:rsidRPr="00E003B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B6F4B"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="007B6F4B" w:rsidRPr="00E003BB">
        <w:rPr>
          <w:rFonts w:ascii="Times New Roman" w:hAnsi="Times New Roman" w:cs="Times New Roman"/>
          <w:noProof/>
          <w:sz w:val="24"/>
          <w:szCs w:val="24"/>
        </w:rPr>
        <w:t>(2), 46–53. https://doi.org/10.47942/jpttg.v1i2.708</w:t>
      </w:r>
    </w:p>
    <w:p w14:paraId="0E55DEA5" w14:textId="77777777" w:rsidR="007B6F4B" w:rsidRPr="00E003BB" w:rsidRDefault="007B6F4B" w:rsidP="007B6F4B">
      <w:pPr>
        <w:widowControl w:val="0"/>
        <w:autoSpaceDE w:val="0"/>
        <w:autoSpaceDN w:val="0"/>
        <w:adjustRightInd w:val="0"/>
        <w:spacing w:before="240"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03BB">
        <w:rPr>
          <w:rFonts w:ascii="Times New Roman" w:hAnsi="Times New Roman" w:cs="Times New Roman"/>
          <w:noProof/>
          <w:sz w:val="24"/>
          <w:szCs w:val="24"/>
        </w:rPr>
        <w:t xml:space="preserve">Beton, P. M. (n.d.). 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Perenc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n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n c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mpur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n d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n pengend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li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n mutu beton ~ •</w:t>
      </w:r>
      <w:r w:rsidRPr="00E003BB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0F4B24A7" w14:textId="77777777" w:rsidR="007B6F4B" w:rsidRPr="00E003BB" w:rsidRDefault="007B6F4B" w:rsidP="007B6F4B">
      <w:pPr>
        <w:widowControl w:val="0"/>
        <w:autoSpaceDE w:val="0"/>
        <w:autoSpaceDN w:val="0"/>
        <w:adjustRightInd w:val="0"/>
        <w:spacing w:before="240"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03BB">
        <w:rPr>
          <w:rFonts w:ascii="Times New Roman" w:hAnsi="Times New Roman" w:cs="Times New Roman"/>
          <w:noProof/>
          <w:sz w:val="24"/>
          <w:szCs w:val="24"/>
        </w:rPr>
        <w:t>BSN. (2011). SNI 1971-2011 C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r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 xml:space="preserve"> Uji K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d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 xml:space="preserve">r 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ir Tot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l deng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n Pengering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 xml:space="preserve">n. 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B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d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n St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nd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rdis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si N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sion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l Indonesi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, 6.</w:t>
      </w:r>
    </w:p>
    <w:p w14:paraId="50C9E3CC" w14:textId="77777777" w:rsidR="007B6F4B" w:rsidRPr="00E003BB" w:rsidRDefault="007B6F4B" w:rsidP="007B6F4B">
      <w:pPr>
        <w:widowControl w:val="0"/>
        <w:autoSpaceDE w:val="0"/>
        <w:autoSpaceDN w:val="0"/>
        <w:adjustRightInd w:val="0"/>
        <w:spacing w:before="240"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03BB">
        <w:rPr>
          <w:rFonts w:ascii="Times New Roman" w:hAnsi="Times New Roman" w:cs="Times New Roman"/>
          <w:noProof/>
          <w:sz w:val="24"/>
          <w:szCs w:val="24"/>
        </w:rPr>
        <w:t>DPU. (1971). Penjel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s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n &amp; Pemb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h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s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n mengen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i Per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tur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n Beton Indonesi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 xml:space="preserve"> 1971. 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B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d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n St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nd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ris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si N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sion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l</w:t>
      </w:r>
      <w:r w:rsidRPr="00E003BB">
        <w:rPr>
          <w:rFonts w:ascii="Times New Roman" w:hAnsi="Times New Roman" w:cs="Times New Roman"/>
          <w:noProof/>
          <w:sz w:val="24"/>
          <w:szCs w:val="24"/>
        </w:rPr>
        <w:t>, VII–6.</w:t>
      </w:r>
    </w:p>
    <w:p w14:paraId="6C34EDBC" w14:textId="77777777" w:rsidR="007B6F4B" w:rsidRPr="00E003BB" w:rsidRDefault="007B6F4B" w:rsidP="007B6F4B">
      <w:pPr>
        <w:widowControl w:val="0"/>
        <w:autoSpaceDE w:val="0"/>
        <w:autoSpaceDN w:val="0"/>
        <w:adjustRightInd w:val="0"/>
        <w:spacing w:before="240"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03BB">
        <w:rPr>
          <w:rFonts w:ascii="Times New Roman" w:hAnsi="Times New Roman" w:cs="Times New Roman"/>
          <w:noProof/>
          <w:sz w:val="24"/>
          <w:szCs w:val="24"/>
        </w:rPr>
        <w:t>N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sion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l, B. S. (1990). SNI 03-1968-1990 Metode Penguji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n Tent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 xml:space="preserve">ng 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n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lisis S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ring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 xml:space="preserve">n 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greg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t H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lus d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n K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s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 xml:space="preserve">r. 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B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d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n St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nd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r N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sion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l Indonesi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, 1–5.</w:t>
      </w:r>
    </w:p>
    <w:p w14:paraId="45914354" w14:textId="77777777" w:rsidR="007B6F4B" w:rsidRPr="00E003BB" w:rsidRDefault="007B6F4B" w:rsidP="007B6F4B">
      <w:pPr>
        <w:widowControl w:val="0"/>
        <w:autoSpaceDE w:val="0"/>
        <w:autoSpaceDN w:val="0"/>
        <w:adjustRightInd w:val="0"/>
        <w:spacing w:before="240"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03BB">
        <w:rPr>
          <w:rFonts w:ascii="Times New Roman" w:hAnsi="Times New Roman" w:cs="Times New Roman"/>
          <w:noProof/>
          <w:sz w:val="24"/>
          <w:szCs w:val="24"/>
        </w:rPr>
        <w:t>Ridh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, R., M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n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 xml:space="preserve">lip, H., &amp; Mondoringin, M. R. I. 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. J. (2020). Seb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g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i Substitusi P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rsi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l Semen Terh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d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p Nil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i Modulus El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stisit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 xml:space="preserve">s. 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Jurn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l St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tik</w:t>
      </w:r>
      <w:r w:rsidRPr="00E003B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E003BB">
        <w:rPr>
          <w:rFonts w:ascii="Times New Roman" w:hAnsi="Times New Roman" w:cs="Times New Roman"/>
          <w:noProof/>
          <w:sz w:val="24"/>
          <w:szCs w:val="24"/>
        </w:rPr>
        <w:t>(5), 655–664.</w:t>
      </w:r>
    </w:p>
    <w:p w14:paraId="70D0B512" w14:textId="77777777" w:rsidR="007B6F4B" w:rsidRPr="00E003BB" w:rsidRDefault="007B6F4B" w:rsidP="007B6F4B">
      <w:pPr>
        <w:widowControl w:val="0"/>
        <w:autoSpaceDE w:val="0"/>
        <w:autoSpaceDN w:val="0"/>
        <w:adjustRightInd w:val="0"/>
        <w:spacing w:before="240"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03BB">
        <w:rPr>
          <w:rFonts w:ascii="Times New Roman" w:hAnsi="Times New Roman" w:cs="Times New Roman"/>
          <w:noProof/>
          <w:sz w:val="24"/>
          <w:szCs w:val="24"/>
        </w:rPr>
        <w:t>Siti Fitri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ni, Wiki Muh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m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d F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thul M, &amp; Id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 xml:space="preserve"> F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rid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. (2017). Penggun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n Limb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h C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ngk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 xml:space="preserve">ng Telur, 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bu Sek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m, d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n Copper Sl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g Seb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g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i M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teri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l T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mb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h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n Pengg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 xml:space="preserve">nti Semen. 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Jurn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l Konstruksi</w:t>
      </w:r>
      <w:r w:rsidRPr="00E003B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15</w:t>
      </w:r>
      <w:r w:rsidRPr="00E003BB">
        <w:rPr>
          <w:rFonts w:ascii="Times New Roman" w:hAnsi="Times New Roman" w:cs="Times New Roman"/>
          <w:noProof/>
          <w:sz w:val="24"/>
          <w:szCs w:val="24"/>
        </w:rPr>
        <w:t xml:space="preserve">(1), 46–56. </w:t>
      </w:r>
      <w:r w:rsidRPr="00E003BB">
        <w:rPr>
          <w:rFonts w:ascii="Times New Roman" w:hAnsi="Times New Roman" w:cs="Times New Roman"/>
          <w:noProof/>
          <w:sz w:val="24"/>
          <w:szCs w:val="24"/>
        </w:rPr>
        <w:lastRenderedPageBreak/>
        <w:t>https://doi.org/10.33364/konstruksi/v.15-1.583</w:t>
      </w:r>
    </w:p>
    <w:p w14:paraId="11BF5F4A" w14:textId="77777777" w:rsidR="007B6F4B" w:rsidRPr="00E003BB" w:rsidRDefault="007B6F4B" w:rsidP="007B6F4B">
      <w:pPr>
        <w:widowControl w:val="0"/>
        <w:autoSpaceDE w:val="0"/>
        <w:autoSpaceDN w:val="0"/>
        <w:adjustRightInd w:val="0"/>
        <w:spacing w:before="240"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03BB">
        <w:rPr>
          <w:rFonts w:ascii="Times New Roman" w:hAnsi="Times New Roman" w:cs="Times New Roman"/>
          <w:noProof/>
          <w:sz w:val="24"/>
          <w:szCs w:val="24"/>
        </w:rPr>
        <w:t>SNI 03-1974. (1990). Metode Penguji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n Ku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t Tek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 xml:space="preserve">n Beton. 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Sni 03-1974-1990</w:t>
      </w:r>
      <w:r w:rsidRPr="00E003BB">
        <w:rPr>
          <w:rFonts w:ascii="Times New Roman" w:hAnsi="Times New Roman" w:cs="Times New Roman"/>
          <w:noProof/>
          <w:sz w:val="24"/>
          <w:szCs w:val="24"/>
        </w:rPr>
        <w:t>, 2–6.</w:t>
      </w:r>
    </w:p>
    <w:p w14:paraId="75B75526" w14:textId="77777777" w:rsidR="007B6F4B" w:rsidRPr="00E003BB" w:rsidRDefault="007B6F4B" w:rsidP="007B6F4B">
      <w:pPr>
        <w:widowControl w:val="0"/>
        <w:autoSpaceDE w:val="0"/>
        <w:autoSpaceDN w:val="0"/>
        <w:adjustRightInd w:val="0"/>
        <w:spacing w:before="240"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03BB">
        <w:rPr>
          <w:rFonts w:ascii="Times New Roman" w:hAnsi="Times New Roman" w:cs="Times New Roman"/>
          <w:noProof/>
          <w:sz w:val="24"/>
          <w:szCs w:val="24"/>
        </w:rPr>
        <w:t>SNI 03-2834-2000. (2000). SNI 03-2834-2000: T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t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 xml:space="preserve"> c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r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 xml:space="preserve"> pembu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t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n renc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n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 xml:space="preserve"> c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mpur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n beton norm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 xml:space="preserve">l. 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Sni 03-2834-2000</w:t>
      </w:r>
      <w:r w:rsidRPr="00E003BB">
        <w:rPr>
          <w:rFonts w:ascii="Times New Roman" w:hAnsi="Times New Roman" w:cs="Times New Roman"/>
          <w:noProof/>
          <w:sz w:val="24"/>
          <w:szCs w:val="24"/>
        </w:rPr>
        <w:t>, 1–34.</w:t>
      </w:r>
    </w:p>
    <w:p w14:paraId="154A86A6" w14:textId="77777777" w:rsidR="007B6F4B" w:rsidRPr="00E003BB" w:rsidRDefault="007B6F4B" w:rsidP="007B6F4B">
      <w:pPr>
        <w:widowControl w:val="0"/>
        <w:autoSpaceDE w:val="0"/>
        <w:autoSpaceDN w:val="0"/>
        <w:adjustRightInd w:val="0"/>
        <w:spacing w:before="240"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03BB">
        <w:rPr>
          <w:rFonts w:ascii="Times New Roman" w:hAnsi="Times New Roman" w:cs="Times New Roman"/>
          <w:noProof/>
          <w:sz w:val="24"/>
          <w:szCs w:val="24"/>
        </w:rPr>
        <w:t>SNI 03-6820. (2002). Spesifik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 xml:space="preserve">si 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greg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t H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lus Untuk Pekerj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 xml:space="preserve">n 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duk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n d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n Plester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n Deng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n B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h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n D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s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 xml:space="preserve">r Semen. 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B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d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n St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nd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rdis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si N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sion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l</w:t>
      </w:r>
      <w:r w:rsidRPr="00E003BB">
        <w:rPr>
          <w:rFonts w:ascii="Times New Roman" w:hAnsi="Times New Roman" w:cs="Times New Roman"/>
          <w:noProof/>
          <w:sz w:val="24"/>
          <w:szCs w:val="24"/>
        </w:rPr>
        <w:t>, 6820.</w:t>
      </w:r>
    </w:p>
    <w:p w14:paraId="671C3AE3" w14:textId="77777777" w:rsidR="007B6F4B" w:rsidRPr="00E003BB" w:rsidRDefault="007B6F4B" w:rsidP="007B6F4B">
      <w:pPr>
        <w:widowControl w:val="0"/>
        <w:autoSpaceDE w:val="0"/>
        <w:autoSpaceDN w:val="0"/>
        <w:adjustRightInd w:val="0"/>
        <w:spacing w:before="240" w:after="0" w:line="36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E003BB">
        <w:rPr>
          <w:rFonts w:ascii="Times New Roman" w:hAnsi="Times New Roman" w:cs="Times New Roman"/>
          <w:noProof/>
          <w:sz w:val="24"/>
          <w:szCs w:val="24"/>
        </w:rPr>
        <w:t>Tumbel, G. W. Y. (2020). Seb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g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i Substitusi P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rsi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l Semen Terh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d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p Nil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i Ku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>t T</w:t>
      </w:r>
      <w:r w:rsidR="0095120B" w:rsidRPr="0095120B">
        <w:rPr>
          <w:rFonts w:ascii="Times New Roman" w:hAnsi="Times New Roman" w:cs="Times New Roman"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noProof/>
          <w:sz w:val="24"/>
          <w:szCs w:val="24"/>
        </w:rPr>
        <w:t xml:space="preserve">rik Lentur Beton. 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Teknik, Universit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s S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m R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tul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ngi M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n</w:t>
      </w:r>
      <w:r w:rsidR="0095120B" w:rsidRPr="0095120B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95120B" w:rsidRPr="0095120B">
        <w:rPr>
          <w:rFonts w:ascii="Microsoft Uighur" w:hAnsi="Microsoft Uighur" w:cs="Times New Roman"/>
          <w:i/>
          <w:iCs/>
          <w:noProof/>
          <w:sz w:val="4"/>
          <w:szCs w:val="24"/>
        </w:rPr>
        <w:t>i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do</w:t>
      </w:r>
      <w:r w:rsidRPr="00E003B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003BB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E003BB">
        <w:rPr>
          <w:rFonts w:ascii="Times New Roman" w:hAnsi="Times New Roman" w:cs="Times New Roman"/>
          <w:noProof/>
          <w:sz w:val="24"/>
          <w:szCs w:val="24"/>
        </w:rPr>
        <w:t>(3), 293–298.</w:t>
      </w:r>
    </w:p>
    <w:p w14:paraId="410BF33A" w14:textId="77777777" w:rsidR="0088634F" w:rsidRPr="00E003BB" w:rsidRDefault="00992564" w:rsidP="007B6F4B">
      <w:pPr>
        <w:widowControl w:val="0"/>
        <w:autoSpaceDE w:val="0"/>
        <w:autoSpaceDN w:val="0"/>
        <w:adjustRightInd w:val="0"/>
        <w:spacing w:before="240" w:after="0" w:line="360" w:lineRule="auto"/>
        <w:ind w:left="480" w:hanging="480"/>
        <w:rPr>
          <w:rFonts w:ascii="Times New Roman" w:hAnsi="Times New Roman" w:cs="Times New Roman"/>
          <w:sz w:val="24"/>
        </w:rPr>
      </w:pPr>
      <w:r w:rsidRPr="00E003BB">
        <w:rPr>
          <w:rFonts w:ascii="Times New Roman" w:hAnsi="Times New Roman" w:cs="Times New Roman"/>
          <w:sz w:val="24"/>
          <w:szCs w:val="24"/>
        </w:rPr>
        <w:fldChar w:fldCharType="end"/>
      </w:r>
      <w:r w:rsidR="002D5064" w:rsidRPr="00E003B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D5064" w:rsidRPr="00E003BB">
        <w:rPr>
          <w:rFonts w:ascii="Times New Roman" w:hAnsi="Times New Roman" w:cs="Times New Roman"/>
          <w:sz w:val="24"/>
        </w:rPr>
        <w:t>Yuw</w:t>
      </w:r>
      <w:r w:rsidR="0095120B" w:rsidRPr="0095120B">
        <w:rPr>
          <w:rFonts w:ascii="Times New Roman" w:hAnsi="Times New Roman" w:cs="Times New Roman"/>
          <w:sz w:val="24"/>
        </w:rPr>
        <w:t>a</w:t>
      </w:r>
      <w:r w:rsidR="0095120B" w:rsidRPr="0095120B">
        <w:rPr>
          <w:rFonts w:ascii="Microsoft Uighur" w:hAnsi="Microsoft Uighur" w:cs="Times New Roman"/>
          <w:sz w:val="4"/>
        </w:rPr>
        <w:t>i</w:t>
      </w:r>
      <w:r w:rsidR="002D5064" w:rsidRPr="00E003BB">
        <w:rPr>
          <w:rFonts w:ascii="Times New Roman" w:hAnsi="Times New Roman" w:cs="Times New Roman"/>
          <w:sz w:val="24"/>
        </w:rPr>
        <w:t>nt</w:t>
      </w:r>
      <w:r w:rsidR="0095120B" w:rsidRPr="0095120B">
        <w:rPr>
          <w:rFonts w:ascii="Times New Roman" w:hAnsi="Times New Roman" w:cs="Times New Roman"/>
          <w:sz w:val="24"/>
        </w:rPr>
        <w:t>a</w:t>
      </w:r>
      <w:r w:rsidR="0095120B" w:rsidRPr="0095120B">
        <w:rPr>
          <w:rFonts w:ascii="Microsoft Uighur" w:hAnsi="Microsoft Uighur" w:cs="Times New Roman"/>
          <w:sz w:val="4"/>
        </w:rPr>
        <w:t>i</w:t>
      </w:r>
      <w:proofErr w:type="spellEnd"/>
      <w:r w:rsidR="002D5064" w:rsidRPr="00E003BB">
        <w:rPr>
          <w:rFonts w:ascii="Times New Roman" w:hAnsi="Times New Roman" w:cs="Times New Roman"/>
          <w:sz w:val="24"/>
        </w:rPr>
        <w:t xml:space="preserve">, T., 2010. </w:t>
      </w:r>
      <w:proofErr w:type="spellStart"/>
      <w:r w:rsidR="002D5064" w:rsidRPr="00E003BB">
        <w:rPr>
          <w:rFonts w:ascii="Times New Roman" w:hAnsi="Times New Roman" w:cs="Times New Roman"/>
          <w:sz w:val="24"/>
        </w:rPr>
        <w:t>Telur</w:t>
      </w:r>
      <w:proofErr w:type="spellEnd"/>
      <w:r w:rsidR="002D5064" w:rsidRPr="00E003B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D5064" w:rsidRPr="00E003BB">
        <w:rPr>
          <w:rFonts w:ascii="Times New Roman" w:hAnsi="Times New Roman" w:cs="Times New Roman"/>
          <w:sz w:val="24"/>
        </w:rPr>
        <w:t>d</w:t>
      </w:r>
      <w:r w:rsidR="0095120B" w:rsidRPr="0095120B">
        <w:rPr>
          <w:rFonts w:ascii="Times New Roman" w:hAnsi="Times New Roman" w:cs="Times New Roman"/>
          <w:sz w:val="24"/>
        </w:rPr>
        <w:t>a</w:t>
      </w:r>
      <w:r w:rsidR="0095120B" w:rsidRPr="0095120B">
        <w:rPr>
          <w:rFonts w:ascii="Microsoft Uighur" w:hAnsi="Microsoft Uighur" w:cs="Times New Roman"/>
          <w:sz w:val="4"/>
        </w:rPr>
        <w:t>i</w:t>
      </w:r>
      <w:r w:rsidR="002D5064" w:rsidRPr="00E003BB">
        <w:rPr>
          <w:rFonts w:ascii="Times New Roman" w:hAnsi="Times New Roman" w:cs="Times New Roman"/>
          <w:sz w:val="24"/>
        </w:rPr>
        <w:t>n</w:t>
      </w:r>
      <w:proofErr w:type="spellEnd"/>
      <w:r w:rsidR="002D5064" w:rsidRPr="00E003B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D5064" w:rsidRPr="00E003BB">
        <w:rPr>
          <w:rFonts w:ascii="Times New Roman" w:hAnsi="Times New Roman" w:cs="Times New Roman"/>
          <w:sz w:val="24"/>
        </w:rPr>
        <w:t>Ku</w:t>
      </w:r>
      <w:r w:rsidR="0095120B" w:rsidRPr="0095120B">
        <w:rPr>
          <w:rFonts w:ascii="Times New Roman" w:hAnsi="Times New Roman" w:cs="Times New Roman"/>
          <w:sz w:val="24"/>
        </w:rPr>
        <w:t>a</w:t>
      </w:r>
      <w:r w:rsidR="0095120B" w:rsidRPr="0095120B">
        <w:rPr>
          <w:rFonts w:ascii="Microsoft Uighur" w:hAnsi="Microsoft Uighur" w:cs="Times New Roman"/>
          <w:sz w:val="4"/>
        </w:rPr>
        <w:t>i</w:t>
      </w:r>
      <w:r w:rsidR="002D5064" w:rsidRPr="00E003BB">
        <w:rPr>
          <w:rFonts w:ascii="Times New Roman" w:hAnsi="Times New Roman" w:cs="Times New Roman"/>
          <w:sz w:val="24"/>
        </w:rPr>
        <w:t>lit</w:t>
      </w:r>
      <w:r w:rsidR="0095120B" w:rsidRPr="0095120B">
        <w:rPr>
          <w:rFonts w:ascii="Times New Roman" w:hAnsi="Times New Roman" w:cs="Times New Roman"/>
          <w:sz w:val="24"/>
        </w:rPr>
        <w:t>a</w:t>
      </w:r>
      <w:r w:rsidR="0095120B" w:rsidRPr="0095120B">
        <w:rPr>
          <w:rFonts w:ascii="Microsoft Uighur" w:hAnsi="Microsoft Uighur" w:cs="Times New Roman"/>
          <w:sz w:val="4"/>
        </w:rPr>
        <w:t>i</w:t>
      </w:r>
      <w:r w:rsidR="002D5064" w:rsidRPr="00E003BB">
        <w:rPr>
          <w:rFonts w:ascii="Times New Roman" w:hAnsi="Times New Roman" w:cs="Times New Roman"/>
          <w:sz w:val="24"/>
        </w:rPr>
        <w:t>s</w:t>
      </w:r>
      <w:proofErr w:type="spellEnd"/>
      <w:r w:rsidR="002D5064" w:rsidRPr="00E003B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D5064" w:rsidRPr="00E003BB">
        <w:rPr>
          <w:rFonts w:ascii="Times New Roman" w:hAnsi="Times New Roman" w:cs="Times New Roman"/>
          <w:sz w:val="24"/>
        </w:rPr>
        <w:t>Telur</w:t>
      </w:r>
      <w:proofErr w:type="spellEnd"/>
      <w:r w:rsidR="002D5064" w:rsidRPr="00E003BB">
        <w:rPr>
          <w:rFonts w:ascii="Times New Roman" w:hAnsi="Times New Roman" w:cs="Times New Roman"/>
          <w:sz w:val="24"/>
        </w:rPr>
        <w:t xml:space="preserve">. </w:t>
      </w:r>
      <w:proofErr w:type="spellStart"/>
      <w:r w:rsidR="002D5064" w:rsidRPr="00E003BB">
        <w:rPr>
          <w:rFonts w:ascii="Times New Roman" w:hAnsi="Times New Roman" w:cs="Times New Roman"/>
          <w:sz w:val="24"/>
        </w:rPr>
        <w:t>Universit</w:t>
      </w:r>
      <w:r w:rsidR="0095120B" w:rsidRPr="0095120B">
        <w:rPr>
          <w:rFonts w:ascii="Times New Roman" w:hAnsi="Times New Roman" w:cs="Times New Roman"/>
          <w:sz w:val="24"/>
        </w:rPr>
        <w:t>a</w:t>
      </w:r>
      <w:r w:rsidR="0095120B" w:rsidRPr="0095120B">
        <w:rPr>
          <w:rFonts w:ascii="Microsoft Uighur" w:hAnsi="Microsoft Uighur" w:cs="Times New Roman"/>
          <w:sz w:val="4"/>
        </w:rPr>
        <w:t>i</w:t>
      </w:r>
      <w:r w:rsidR="002D5064" w:rsidRPr="00E003BB">
        <w:rPr>
          <w:rFonts w:ascii="Times New Roman" w:hAnsi="Times New Roman" w:cs="Times New Roman"/>
          <w:sz w:val="24"/>
        </w:rPr>
        <w:t>s</w:t>
      </w:r>
      <w:proofErr w:type="spellEnd"/>
      <w:r w:rsidR="002D5064" w:rsidRPr="00E003B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D5064" w:rsidRPr="00E003BB">
        <w:rPr>
          <w:rFonts w:ascii="Times New Roman" w:hAnsi="Times New Roman" w:cs="Times New Roman"/>
          <w:sz w:val="24"/>
        </w:rPr>
        <w:t>G</w:t>
      </w:r>
      <w:r w:rsidR="0095120B" w:rsidRPr="0095120B">
        <w:rPr>
          <w:rFonts w:ascii="Times New Roman" w:hAnsi="Times New Roman" w:cs="Times New Roman"/>
          <w:sz w:val="24"/>
        </w:rPr>
        <w:t>a</w:t>
      </w:r>
      <w:r w:rsidR="0095120B" w:rsidRPr="0095120B">
        <w:rPr>
          <w:rFonts w:ascii="Microsoft Uighur" w:hAnsi="Microsoft Uighur" w:cs="Times New Roman"/>
          <w:sz w:val="4"/>
        </w:rPr>
        <w:t>i</w:t>
      </w:r>
      <w:r w:rsidR="002D5064" w:rsidRPr="00E003BB">
        <w:rPr>
          <w:rFonts w:ascii="Times New Roman" w:hAnsi="Times New Roman" w:cs="Times New Roman"/>
          <w:sz w:val="24"/>
        </w:rPr>
        <w:t>dj</w:t>
      </w:r>
      <w:r w:rsidR="0095120B" w:rsidRPr="0095120B">
        <w:rPr>
          <w:rFonts w:ascii="Times New Roman" w:hAnsi="Times New Roman" w:cs="Times New Roman"/>
          <w:sz w:val="24"/>
        </w:rPr>
        <w:t>a</w:t>
      </w:r>
      <w:r w:rsidR="0095120B" w:rsidRPr="0095120B">
        <w:rPr>
          <w:rFonts w:ascii="Microsoft Uighur" w:hAnsi="Microsoft Uighur" w:cs="Times New Roman"/>
          <w:sz w:val="4"/>
        </w:rPr>
        <w:t>i</w:t>
      </w:r>
      <w:r w:rsidR="002D5064" w:rsidRPr="00E003BB">
        <w:rPr>
          <w:rFonts w:ascii="Times New Roman" w:hAnsi="Times New Roman" w:cs="Times New Roman"/>
          <w:sz w:val="24"/>
        </w:rPr>
        <w:t>h</w:t>
      </w:r>
      <w:proofErr w:type="spellEnd"/>
      <w:r w:rsidR="002D5064" w:rsidRPr="00E003B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D5064" w:rsidRPr="00E003BB">
        <w:rPr>
          <w:rFonts w:ascii="Times New Roman" w:hAnsi="Times New Roman" w:cs="Times New Roman"/>
          <w:sz w:val="24"/>
        </w:rPr>
        <w:t>M</w:t>
      </w:r>
      <w:r w:rsidR="0095120B" w:rsidRPr="0095120B">
        <w:rPr>
          <w:rFonts w:ascii="Times New Roman" w:hAnsi="Times New Roman" w:cs="Times New Roman"/>
          <w:sz w:val="24"/>
        </w:rPr>
        <w:t>a</w:t>
      </w:r>
      <w:r w:rsidR="0095120B" w:rsidRPr="0095120B">
        <w:rPr>
          <w:rFonts w:ascii="Microsoft Uighur" w:hAnsi="Microsoft Uighur" w:cs="Times New Roman"/>
          <w:sz w:val="4"/>
        </w:rPr>
        <w:t>i</w:t>
      </w:r>
      <w:r w:rsidR="002D5064" w:rsidRPr="00E003BB">
        <w:rPr>
          <w:rFonts w:ascii="Times New Roman" w:hAnsi="Times New Roman" w:cs="Times New Roman"/>
          <w:sz w:val="24"/>
        </w:rPr>
        <w:t>d</w:t>
      </w:r>
      <w:r w:rsidR="0095120B" w:rsidRPr="0095120B">
        <w:rPr>
          <w:rFonts w:ascii="Times New Roman" w:hAnsi="Times New Roman" w:cs="Times New Roman"/>
          <w:sz w:val="24"/>
        </w:rPr>
        <w:t>a</w:t>
      </w:r>
      <w:r w:rsidR="0095120B" w:rsidRPr="0095120B">
        <w:rPr>
          <w:rFonts w:ascii="Microsoft Uighur" w:hAnsi="Microsoft Uighur" w:cs="Times New Roman"/>
          <w:sz w:val="4"/>
        </w:rPr>
        <w:t>i</w:t>
      </w:r>
      <w:proofErr w:type="spellEnd"/>
      <w:r w:rsidR="002D5064" w:rsidRPr="00E003BB">
        <w:rPr>
          <w:rFonts w:ascii="Times New Roman" w:hAnsi="Times New Roman" w:cs="Times New Roman"/>
          <w:sz w:val="24"/>
        </w:rPr>
        <w:t xml:space="preserve">. </w:t>
      </w:r>
      <w:proofErr w:type="spellStart"/>
      <w:r w:rsidR="002D5064" w:rsidRPr="00E003BB">
        <w:rPr>
          <w:rFonts w:ascii="Times New Roman" w:hAnsi="Times New Roman" w:cs="Times New Roman"/>
          <w:sz w:val="24"/>
        </w:rPr>
        <w:t>Yogy</w:t>
      </w:r>
      <w:r w:rsidR="0095120B" w:rsidRPr="0095120B">
        <w:rPr>
          <w:rFonts w:ascii="Times New Roman" w:hAnsi="Times New Roman" w:cs="Times New Roman"/>
          <w:sz w:val="24"/>
        </w:rPr>
        <w:t>a</w:t>
      </w:r>
      <w:r w:rsidR="0095120B" w:rsidRPr="0095120B">
        <w:rPr>
          <w:rFonts w:ascii="Microsoft Uighur" w:hAnsi="Microsoft Uighur" w:cs="Times New Roman"/>
          <w:sz w:val="4"/>
        </w:rPr>
        <w:t>i</w:t>
      </w:r>
      <w:r w:rsidR="002D5064" w:rsidRPr="00E003BB">
        <w:rPr>
          <w:rFonts w:ascii="Times New Roman" w:hAnsi="Times New Roman" w:cs="Times New Roman"/>
          <w:sz w:val="24"/>
        </w:rPr>
        <w:t>k</w:t>
      </w:r>
      <w:r w:rsidR="0095120B" w:rsidRPr="0095120B">
        <w:rPr>
          <w:rFonts w:ascii="Times New Roman" w:hAnsi="Times New Roman" w:cs="Times New Roman"/>
          <w:sz w:val="24"/>
        </w:rPr>
        <w:t>a</w:t>
      </w:r>
      <w:r w:rsidR="0095120B" w:rsidRPr="0095120B">
        <w:rPr>
          <w:rFonts w:ascii="Microsoft Uighur" w:hAnsi="Microsoft Uighur" w:cs="Times New Roman"/>
          <w:sz w:val="4"/>
        </w:rPr>
        <w:t>i</w:t>
      </w:r>
      <w:r w:rsidR="002D5064" w:rsidRPr="00E003BB">
        <w:rPr>
          <w:rFonts w:ascii="Times New Roman" w:hAnsi="Times New Roman" w:cs="Times New Roman"/>
          <w:sz w:val="24"/>
        </w:rPr>
        <w:t>rt</w:t>
      </w:r>
      <w:r w:rsidR="0095120B" w:rsidRPr="0095120B">
        <w:rPr>
          <w:rFonts w:ascii="Times New Roman" w:hAnsi="Times New Roman" w:cs="Times New Roman"/>
          <w:sz w:val="24"/>
        </w:rPr>
        <w:t>a</w:t>
      </w:r>
      <w:r w:rsidR="0095120B" w:rsidRPr="0095120B">
        <w:rPr>
          <w:rFonts w:ascii="Microsoft Uighur" w:hAnsi="Microsoft Uighur" w:cs="Times New Roman"/>
          <w:sz w:val="4"/>
        </w:rPr>
        <w:t>i</w:t>
      </w:r>
      <w:proofErr w:type="spellEnd"/>
    </w:p>
    <w:p w14:paraId="027ECCF8" w14:textId="77777777" w:rsidR="00D51AAD" w:rsidRPr="00E003BB" w:rsidRDefault="00D51AAD" w:rsidP="00D51AAD">
      <w:pPr>
        <w:widowControl w:val="0"/>
        <w:autoSpaceDE w:val="0"/>
        <w:autoSpaceDN w:val="0"/>
        <w:adjustRightInd w:val="0"/>
        <w:spacing w:before="240" w:after="0" w:line="360" w:lineRule="auto"/>
        <w:ind w:left="480" w:hanging="480"/>
        <w:rPr>
          <w:rFonts w:ascii="Times New Roman" w:hAnsi="Times New Roman" w:cs="Times New Roman"/>
          <w:sz w:val="24"/>
          <w:szCs w:val="24"/>
        </w:rPr>
      </w:pPr>
      <w:proofErr w:type="spellStart"/>
      <w:r w:rsidRPr="00E003BB">
        <w:rPr>
          <w:rFonts w:ascii="Times New Roman" w:hAnsi="Times New Roman" w:cs="Times New Roman"/>
          <w:sz w:val="24"/>
          <w:szCs w:val="24"/>
          <w:shd w:val="clear" w:color="auto" w:fill="FFFFFF"/>
        </w:rPr>
        <w:t>Sugiono</w:t>
      </w:r>
      <w:proofErr w:type="spellEnd"/>
      <w:r w:rsidRPr="00E003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2012. </w:t>
      </w:r>
      <w:proofErr w:type="spellStart"/>
      <w:r w:rsidRPr="00E003BB">
        <w:rPr>
          <w:rFonts w:ascii="Times New Roman" w:hAnsi="Times New Roman" w:cs="Times New Roman"/>
          <w:sz w:val="24"/>
          <w:szCs w:val="24"/>
          <w:shd w:val="clear" w:color="auto" w:fill="FFFFFF"/>
        </w:rPr>
        <w:t>Metode</w:t>
      </w:r>
      <w:proofErr w:type="spellEnd"/>
      <w:r w:rsidRPr="00E003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E003BB">
        <w:rPr>
          <w:rFonts w:ascii="Times New Roman" w:hAnsi="Times New Roman" w:cs="Times New Roman"/>
          <w:sz w:val="24"/>
          <w:szCs w:val="24"/>
          <w:shd w:val="clear" w:color="auto" w:fill="FFFFFF"/>
        </w:rPr>
        <w:t>Peneliti</w:t>
      </w:r>
      <w:r w:rsidR="0095120B" w:rsidRPr="0095120B">
        <w:rPr>
          <w:rFonts w:ascii="Times New Roman" w:hAnsi="Times New Roman" w:cs="Times New Roman"/>
          <w:sz w:val="24"/>
          <w:szCs w:val="24"/>
          <w:shd w:val="clear" w:color="auto" w:fill="FFFFFF"/>
        </w:rPr>
        <w:t>a</w:t>
      </w:r>
      <w:r w:rsidR="0095120B" w:rsidRPr="0095120B">
        <w:rPr>
          <w:rFonts w:ascii="Microsoft Uighur" w:hAnsi="Microsoft Uighur" w:cs="Times New Roman"/>
          <w:sz w:val="4"/>
          <w:szCs w:val="24"/>
          <w:shd w:val="clear" w:color="auto" w:fill="FFFFFF"/>
        </w:rPr>
        <w:t>i</w:t>
      </w:r>
      <w:r w:rsidRPr="00E003BB">
        <w:rPr>
          <w:rFonts w:ascii="Times New Roman" w:hAnsi="Times New Roman" w:cs="Times New Roman"/>
          <w:sz w:val="24"/>
          <w:szCs w:val="24"/>
          <w:shd w:val="clear" w:color="auto" w:fill="FFFFFF"/>
        </w:rPr>
        <w:t>n</w:t>
      </w:r>
      <w:proofErr w:type="spellEnd"/>
      <w:r w:rsidRPr="00E003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E003BB">
        <w:rPr>
          <w:rFonts w:ascii="Times New Roman" w:hAnsi="Times New Roman" w:cs="Times New Roman"/>
          <w:sz w:val="24"/>
          <w:szCs w:val="24"/>
          <w:shd w:val="clear" w:color="auto" w:fill="FFFFFF"/>
        </w:rPr>
        <w:t>Ku</w:t>
      </w:r>
      <w:r w:rsidR="0095120B" w:rsidRPr="0095120B">
        <w:rPr>
          <w:rFonts w:ascii="Times New Roman" w:hAnsi="Times New Roman" w:cs="Times New Roman"/>
          <w:sz w:val="24"/>
          <w:szCs w:val="24"/>
          <w:shd w:val="clear" w:color="auto" w:fill="FFFFFF"/>
        </w:rPr>
        <w:t>a</w:t>
      </w:r>
      <w:r w:rsidR="0095120B" w:rsidRPr="0095120B">
        <w:rPr>
          <w:rFonts w:ascii="Microsoft Uighur" w:hAnsi="Microsoft Uighur" w:cs="Times New Roman"/>
          <w:sz w:val="4"/>
          <w:szCs w:val="24"/>
          <w:shd w:val="clear" w:color="auto" w:fill="FFFFFF"/>
        </w:rPr>
        <w:t>i</w:t>
      </w:r>
      <w:r w:rsidRPr="00E003BB">
        <w:rPr>
          <w:rFonts w:ascii="Times New Roman" w:hAnsi="Times New Roman" w:cs="Times New Roman"/>
          <w:sz w:val="24"/>
          <w:szCs w:val="24"/>
          <w:shd w:val="clear" w:color="auto" w:fill="FFFFFF"/>
        </w:rPr>
        <w:t>ntit</w:t>
      </w:r>
      <w:r w:rsidR="0095120B" w:rsidRPr="0095120B">
        <w:rPr>
          <w:rFonts w:ascii="Times New Roman" w:hAnsi="Times New Roman" w:cs="Times New Roman"/>
          <w:sz w:val="24"/>
          <w:szCs w:val="24"/>
          <w:shd w:val="clear" w:color="auto" w:fill="FFFFFF"/>
        </w:rPr>
        <w:t>a</w:t>
      </w:r>
      <w:r w:rsidR="0095120B" w:rsidRPr="0095120B">
        <w:rPr>
          <w:rFonts w:ascii="Microsoft Uighur" w:hAnsi="Microsoft Uighur" w:cs="Times New Roman"/>
          <w:sz w:val="4"/>
          <w:szCs w:val="24"/>
          <w:shd w:val="clear" w:color="auto" w:fill="FFFFFF"/>
        </w:rPr>
        <w:t>i</w:t>
      </w:r>
      <w:r w:rsidRPr="00E003BB">
        <w:rPr>
          <w:rFonts w:ascii="Times New Roman" w:hAnsi="Times New Roman" w:cs="Times New Roman"/>
          <w:sz w:val="24"/>
          <w:szCs w:val="24"/>
          <w:shd w:val="clear" w:color="auto" w:fill="FFFFFF"/>
        </w:rPr>
        <w:t>tif</w:t>
      </w:r>
      <w:proofErr w:type="spellEnd"/>
      <w:r w:rsidRPr="00E003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E003BB">
        <w:rPr>
          <w:rFonts w:ascii="Times New Roman" w:hAnsi="Times New Roman" w:cs="Times New Roman"/>
          <w:sz w:val="24"/>
          <w:szCs w:val="24"/>
          <w:shd w:val="clear" w:color="auto" w:fill="FFFFFF"/>
        </w:rPr>
        <w:t>Ku</w:t>
      </w:r>
      <w:r w:rsidR="0095120B" w:rsidRPr="0095120B">
        <w:rPr>
          <w:rFonts w:ascii="Times New Roman" w:hAnsi="Times New Roman" w:cs="Times New Roman"/>
          <w:sz w:val="24"/>
          <w:szCs w:val="24"/>
          <w:shd w:val="clear" w:color="auto" w:fill="FFFFFF"/>
        </w:rPr>
        <w:t>a</w:t>
      </w:r>
      <w:r w:rsidR="0095120B" w:rsidRPr="0095120B">
        <w:rPr>
          <w:rFonts w:ascii="Microsoft Uighur" w:hAnsi="Microsoft Uighur" w:cs="Times New Roman"/>
          <w:sz w:val="4"/>
          <w:szCs w:val="24"/>
          <w:shd w:val="clear" w:color="auto" w:fill="FFFFFF"/>
        </w:rPr>
        <w:t>i</w:t>
      </w:r>
      <w:r w:rsidRPr="00E003BB">
        <w:rPr>
          <w:rFonts w:ascii="Times New Roman" w:hAnsi="Times New Roman" w:cs="Times New Roman"/>
          <w:sz w:val="24"/>
          <w:szCs w:val="24"/>
          <w:shd w:val="clear" w:color="auto" w:fill="FFFFFF"/>
        </w:rPr>
        <w:t>lit</w:t>
      </w:r>
      <w:r w:rsidR="0095120B" w:rsidRPr="0095120B">
        <w:rPr>
          <w:rFonts w:ascii="Times New Roman" w:hAnsi="Times New Roman" w:cs="Times New Roman"/>
          <w:sz w:val="24"/>
          <w:szCs w:val="24"/>
          <w:shd w:val="clear" w:color="auto" w:fill="FFFFFF"/>
        </w:rPr>
        <w:t>a</w:t>
      </w:r>
      <w:r w:rsidR="0095120B" w:rsidRPr="0095120B">
        <w:rPr>
          <w:rFonts w:ascii="Microsoft Uighur" w:hAnsi="Microsoft Uighur" w:cs="Times New Roman"/>
          <w:sz w:val="4"/>
          <w:szCs w:val="24"/>
          <w:shd w:val="clear" w:color="auto" w:fill="FFFFFF"/>
        </w:rPr>
        <w:t>i</w:t>
      </w:r>
      <w:r w:rsidRPr="00E003BB">
        <w:rPr>
          <w:rFonts w:ascii="Times New Roman" w:hAnsi="Times New Roman" w:cs="Times New Roman"/>
          <w:sz w:val="24"/>
          <w:szCs w:val="24"/>
          <w:shd w:val="clear" w:color="auto" w:fill="FFFFFF"/>
        </w:rPr>
        <w:t>tif</w:t>
      </w:r>
      <w:proofErr w:type="spellEnd"/>
      <w:r w:rsidRPr="00E003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E003BB">
        <w:rPr>
          <w:rFonts w:ascii="Times New Roman" w:hAnsi="Times New Roman" w:cs="Times New Roman"/>
          <w:sz w:val="24"/>
          <w:szCs w:val="24"/>
          <w:shd w:val="clear" w:color="auto" w:fill="FFFFFF"/>
        </w:rPr>
        <w:t>d</w:t>
      </w:r>
      <w:r w:rsidR="0095120B" w:rsidRPr="0095120B">
        <w:rPr>
          <w:rFonts w:ascii="Times New Roman" w:hAnsi="Times New Roman" w:cs="Times New Roman"/>
          <w:sz w:val="24"/>
          <w:szCs w:val="24"/>
          <w:shd w:val="clear" w:color="auto" w:fill="FFFFFF"/>
        </w:rPr>
        <w:t>a</w:t>
      </w:r>
      <w:r w:rsidR="0095120B" w:rsidRPr="0095120B">
        <w:rPr>
          <w:rFonts w:ascii="Microsoft Uighur" w:hAnsi="Microsoft Uighur" w:cs="Times New Roman"/>
          <w:sz w:val="4"/>
          <w:szCs w:val="24"/>
          <w:shd w:val="clear" w:color="auto" w:fill="FFFFFF"/>
        </w:rPr>
        <w:t>i</w:t>
      </w:r>
      <w:r w:rsidRPr="00E003BB">
        <w:rPr>
          <w:rFonts w:ascii="Times New Roman" w:hAnsi="Times New Roman" w:cs="Times New Roman"/>
          <w:sz w:val="24"/>
          <w:szCs w:val="24"/>
          <w:shd w:val="clear" w:color="auto" w:fill="FFFFFF"/>
        </w:rPr>
        <w:t>n</w:t>
      </w:r>
      <w:proofErr w:type="spellEnd"/>
      <w:r w:rsidRPr="00E003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R&amp;D. </w:t>
      </w:r>
      <w:proofErr w:type="spellStart"/>
      <w:r w:rsidRPr="00E003BB">
        <w:rPr>
          <w:rFonts w:ascii="Times New Roman" w:hAnsi="Times New Roman" w:cs="Times New Roman"/>
          <w:sz w:val="24"/>
          <w:szCs w:val="24"/>
          <w:shd w:val="clear" w:color="auto" w:fill="FFFFFF"/>
        </w:rPr>
        <w:t>B</w:t>
      </w:r>
      <w:r w:rsidR="0095120B" w:rsidRPr="0095120B">
        <w:rPr>
          <w:rFonts w:ascii="Times New Roman" w:hAnsi="Times New Roman" w:cs="Times New Roman"/>
          <w:sz w:val="24"/>
          <w:szCs w:val="24"/>
          <w:shd w:val="clear" w:color="auto" w:fill="FFFFFF"/>
        </w:rPr>
        <w:t>a</w:t>
      </w:r>
      <w:r w:rsidR="0095120B" w:rsidRPr="0095120B">
        <w:rPr>
          <w:rFonts w:ascii="Microsoft Uighur" w:hAnsi="Microsoft Uighur" w:cs="Times New Roman"/>
          <w:sz w:val="4"/>
          <w:szCs w:val="24"/>
          <w:shd w:val="clear" w:color="auto" w:fill="FFFFFF"/>
        </w:rPr>
        <w:t>i</w:t>
      </w:r>
      <w:r w:rsidRPr="00E003BB">
        <w:rPr>
          <w:rFonts w:ascii="Times New Roman" w:hAnsi="Times New Roman" w:cs="Times New Roman"/>
          <w:sz w:val="24"/>
          <w:szCs w:val="24"/>
          <w:shd w:val="clear" w:color="auto" w:fill="FFFFFF"/>
        </w:rPr>
        <w:t>ndung</w:t>
      </w:r>
      <w:proofErr w:type="spellEnd"/>
      <w:r w:rsidRPr="00E003B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95120B" w:rsidRPr="0095120B">
        <w:rPr>
          <w:rFonts w:ascii="Times New Roman" w:hAnsi="Times New Roman" w:cs="Times New Roman"/>
          <w:sz w:val="24"/>
          <w:szCs w:val="24"/>
          <w:shd w:val="clear" w:color="auto" w:fill="FFFFFF"/>
        </w:rPr>
        <w:t>A</w:t>
      </w:r>
      <w:r w:rsidR="0095120B" w:rsidRPr="0095120B">
        <w:rPr>
          <w:rFonts w:ascii="Microsoft Uighur" w:hAnsi="Microsoft Uighur" w:cs="Times New Roman"/>
          <w:sz w:val="4"/>
          <w:szCs w:val="24"/>
          <w:shd w:val="clear" w:color="auto" w:fill="FFFFFF"/>
        </w:rPr>
        <w:t>I</w:t>
      </w:r>
      <w:r w:rsidRPr="00E003BB">
        <w:rPr>
          <w:rFonts w:ascii="Times New Roman" w:hAnsi="Times New Roman" w:cs="Times New Roman"/>
          <w:sz w:val="24"/>
          <w:szCs w:val="24"/>
          <w:shd w:val="clear" w:color="auto" w:fill="FFFFFF"/>
        </w:rPr>
        <w:t>LF</w:t>
      </w:r>
      <w:r w:rsidR="0095120B" w:rsidRPr="0095120B">
        <w:rPr>
          <w:rFonts w:ascii="Times New Roman" w:hAnsi="Times New Roman" w:cs="Times New Roman"/>
          <w:sz w:val="24"/>
          <w:szCs w:val="24"/>
          <w:shd w:val="clear" w:color="auto" w:fill="FFFFFF"/>
        </w:rPr>
        <w:t>A</w:t>
      </w:r>
      <w:r w:rsidR="0095120B" w:rsidRPr="0095120B">
        <w:rPr>
          <w:rFonts w:ascii="Microsoft Uighur" w:hAnsi="Microsoft Uighur" w:cs="Times New Roman"/>
          <w:sz w:val="4"/>
          <w:szCs w:val="24"/>
          <w:shd w:val="clear" w:color="auto" w:fill="FFFFFF"/>
        </w:rPr>
        <w:t>I</w:t>
      </w:r>
      <w:r w:rsidRPr="00E003BB">
        <w:rPr>
          <w:rFonts w:ascii="Times New Roman" w:hAnsi="Times New Roman" w:cs="Times New Roman"/>
          <w:sz w:val="24"/>
          <w:szCs w:val="24"/>
          <w:shd w:val="clear" w:color="auto" w:fill="FFFFFF"/>
        </w:rPr>
        <w:t>BET</w:t>
      </w:r>
      <w:r w:rsidR="0095120B" w:rsidRPr="0095120B">
        <w:rPr>
          <w:rFonts w:ascii="Times New Roman" w:hAnsi="Times New Roman" w:cs="Times New Roman"/>
          <w:sz w:val="24"/>
          <w:szCs w:val="24"/>
          <w:shd w:val="clear" w:color="auto" w:fill="FFFFFF"/>
        </w:rPr>
        <w:t>A</w:t>
      </w:r>
      <w:r w:rsidR="0095120B" w:rsidRPr="0095120B">
        <w:rPr>
          <w:rFonts w:ascii="Microsoft Uighur" w:hAnsi="Microsoft Uighur" w:cs="Times New Roman"/>
          <w:sz w:val="4"/>
          <w:szCs w:val="24"/>
          <w:shd w:val="clear" w:color="auto" w:fill="FFFFFF"/>
        </w:rPr>
        <w:t>I</w:t>
      </w:r>
      <w:r w:rsidRPr="00E003BB">
        <w:rPr>
          <w:rFonts w:ascii="Times New Roman" w:hAnsi="Times New Roman" w:cs="Times New Roman"/>
          <w:sz w:val="24"/>
          <w:szCs w:val="24"/>
          <w:shd w:val="clear" w:color="auto" w:fill="FFFFFF"/>
        </w:rPr>
        <w:t>, CV</w:t>
      </w:r>
    </w:p>
    <w:p w14:paraId="5589F1DA" w14:textId="77777777" w:rsidR="00F01924" w:rsidRDefault="00F01924" w:rsidP="0079089D">
      <w:pPr>
        <w:tabs>
          <w:tab w:val="left" w:pos="6937"/>
        </w:tabs>
        <w:jc w:val="center"/>
        <w:rPr>
          <w:rFonts w:ascii="Times New Roman" w:hAnsi="Times New Roman" w:cs="Times New Roman"/>
        </w:rPr>
      </w:pPr>
    </w:p>
    <w:p w14:paraId="3FDA632B" w14:textId="31839B58" w:rsidR="000B60A9" w:rsidRDefault="000B60A9" w:rsidP="0079089D">
      <w:pPr>
        <w:tabs>
          <w:tab w:val="left" w:pos="6937"/>
        </w:tabs>
        <w:jc w:val="center"/>
        <w:rPr>
          <w:rFonts w:ascii="Times New Roman" w:hAnsi="Times New Roman" w:cs="Times New Roman"/>
        </w:rPr>
      </w:pPr>
    </w:p>
    <w:p w14:paraId="20EB3CDD" w14:textId="7B8A9F1B" w:rsidR="00D14FFB" w:rsidRDefault="00D14FFB" w:rsidP="0079089D">
      <w:pPr>
        <w:tabs>
          <w:tab w:val="left" w:pos="6937"/>
        </w:tabs>
        <w:jc w:val="center"/>
        <w:rPr>
          <w:rFonts w:ascii="Times New Roman" w:hAnsi="Times New Roman" w:cs="Times New Roman"/>
        </w:rPr>
      </w:pPr>
    </w:p>
    <w:p w14:paraId="1006D130" w14:textId="7093D402" w:rsidR="00D14FFB" w:rsidRDefault="00D14FFB" w:rsidP="0079089D">
      <w:pPr>
        <w:tabs>
          <w:tab w:val="left" w:pos="6937"/>
        </w:tabs>
        <w:jc w:val="center"/>
        <w:rPr>
          <w:rFonts w:ascii="Times New Roman" w:hAnsi="Times New Roman" w:cs="Times New Roman"/>
        </w:rPr>
      </w:pPr>
    </w:p>
    <w:p w14:paraId="72394C0E" w14:textId="1B27B4B1" w:rsidR="00D14FFB" w:rsidRDefault="00D14FFB" w:rsidP="0079089D">
      <w:pPr>
        <w:tabs>
          <w:tab w:val="left" w:pos="6937"/>
        </w:tabs>
        <w:jc w:val="center"/>
        <w:rPr>
          <w:rFonts w:ascii="Times New Roman" w:hAnsi="Times New Roman" w:cs="Times New Roman"/>
        </w:rPr>
      </w:pPr>
    </w:p>
    <w:p w14:paraId="5D4BAAAA" w14:textId="3ADF16B9" w:rsidR="00D14FFB" w:rsidRDefault="00D14FFB" w:rsidP="0079089D">
      <w:pPr>
        <w:tabs>
          <w:tab w:val="left" w:pos="6937"/>
        </w:tabs>
        <w:jc w:val="center"/>
        <w:rPr>
          <w:rFonts w:ascii="Times New Roman" w:hAnsi="Times New Roman" w:cs="Times New Roman"/>
        </w:rPr>
      </w:pPr>
    </w:p>
    <w:p w14:paraId="1B777E51" w14:textId="5235AB5D" w:rsidR="00D14FFB" w:rsidRDefault="00D14FFB" w:rsidP="0079089D">
      <w:pPr>
        <w:tabs>
          <w:tab w:val="left" w:pos="6937"/>
        </w:tabs>
        <w:jc w:val="center"/>
        <w:rPr>
          <w:rFonts w:ascii="Times New Roman" w:hAnsi="Times New Roman" w:cs="Times New Roman"/>
        </w:rPr>
      </w:pPr>
    </w:p>
    <w:p w14:paraId="6FFBE2A1" w14:textId="2D321E25" w:rsidR="00D14FFB" w:rsidRDefault="00D14FFB" w:rsidP="0079089D">
      <w:pPr>
        <w:tabs>
          <w:tab w:val="left" w:pos="6937"/>
        </w:tabs>
        <w:jc w:val="center"/>
        <w:rPr>
          <w:rFonts w:ascii="Times New Roman" w:hAnsi="Times New Roman" w:cs="Times New Roman"/>
        </w:rPr>
      </w:pPr>
    </w:p>
    <w:p w14:paraId="76BB3B65" w14:textId="07E27640" w:rsidR="00D14FFB" w:rsidRDefault="00D14FFB" w:rsidP="0079089D">
      <w:pPr>
        <w:tabs>
          <w:tab w:val="left" w:pos="6937"/>
        </w:tabs>
        <w:jc w:val="center"/>
        <w:rPr>
          <w:rFonts w:ascii="Times New Roman" w:hAnsi="Times New Roman" w:cs="Times New Roman"/>
        </w:rPr>
      </w:pPr>
    </w:p>
    <w:p w14:paraId="15DF1FBD" w14:textId="2BD148C3" w:rsidR="00D14FFB" w:rsidRDefault="00D14FFB" w:rsidP="0079089D">
      <w:pPr>
        <w:tabs>
          <w:tab w:val="left" w:pos="6937"/>
        </w:tabs>
        <w:jc w:val="center"/>
        <w:rPr>
          <w:rFonts w:ascii="Times New Roman" w:hAnsi="Times New Roman" w:cs="Times New Roman"/>
        </w:rPr>
      </w:pPr>
    </w:p>
    <w:p w14:paraId="16E13609" w14:textId="58E2BEE6" w:rsidR="00D14FFB" w:rsidRDefault="00D14FFB" w:rsidP="0079089D">
      <w:pPr>
        <w:tabs>
          <w:tab w:val="left" w:pos="6937"/>
        </w:tabs>
        <w:jc w:val="center"/>
        <w:rPr>
          <w:rFonts w:ascii="Times New Roman" w:hAnsi="Times New Roman" w:cs="Times New Roman"/>
        </w:rPr>
      </w:pPr>
    </w:p>
    <w:p w14:paraId="3CE17988" w14:textId="31003857" w:rsidR="00D14FFB" w:rsidRDefault="00D14FFB" w:rsidP="0079089D">
      <w:pPr>
        <w:tabs>
          <w:tab w:val="left" w:pos="6937"/>
        </w:tabs>
        <w:jc w:val="center"/>
        <w:rPr>
          <w:rFonts w:ascii="Times New Roman" w:hAnsi="Times New Roman" w:cs="Times New Roman"/>
        </w:rPr>
      </w:pPr>
    </w:p>
    <w:p w14:paraId="364CACA1" w14:textId="77777777" w:rsidR="00D14FFB" w:rsidRPr="00D14FFB" w:rsidRDefault="00D14FFB" w:rsidP="00D14FFB">
      <w:pPr>
        <w:jc w:val="center"/>
        <w:rPr>
          <w:rFonts w:ascii="Times New Roman" w:eastAsia="Calibri" w:hAnsi="Times New Roman" w:cs="Times New Roman"/>
          <w:b/>
          <w:sz w:val="24"/>
        </w:rPr>
      </w:pPr>
      <w:r w:rsidRPr="00D14FFB">
        <w:rPr>
          <w:rFonts w:ascii="Times New Roman" w:eastAsia="Calibri" w:hAnsi="Times New Roman" w:cs="Times New Roman"/>
          <w:b/>
          <w:sz w:val="24"/>
        </w:rPr>
        <w:lastRenderedPageBreak/>
        <w:t>LAMPIRAN</w:t>
      </w:r>
    </w:p>
    <w:p w14:paraId="368774AE" w14:textId="77777777" w:rsidR="00D14FFB" w:rsidRPr="00D14FFB" w:rsidRDefault="00D14FFB" w:rsidP="00D14FFB">
      <w:pPr>
        <w:spacing w:line="480" w:lineRule="auto"/>
        <w:ind w:left="1440"/>
        <w:contextualSpacing/>
        <w:jc w:val="center"/>
        <w:rPr>
          <w:rFonts w:ascii="Times New Roman" w:eastAsia="Calibri" w:hAnsi="Times New Roman" w:cs="Times New Roman"/>
          <w:sz w:val="24"/>
          <w:szCs w:val="24"/>
        </w:rPr>
      </w:pP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8261"/>
      </w:tblGrid>
      <w:tr w:rsidR="00D14FFB" w:rsidRPr="00D14FFB" w14:paraId="1B2B5F3C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05940909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sz w:val="24"/>
              </w:rPr>
            </w:pPr>
            <w:proofErr w:type="spellStart"/>
            <w:r w:rsidRPr="00D14FFB">
              <w:rPr>
                <w:rFonts w:ascii="Times New Roman" w:hAnsi="Times New Roman"/>
                <w:sz w:val="24"/>
              </w:rPr>
              <w:t>Pengujian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Kadar Lumpur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Pasir</w:t>
            </w:r>
            <w:proofErr w:type="spellEnd"/>
          </w:p>
        </w:tc>
      </w:tr>
      <w:tr w:rsidR="00D14FFB" w:rsidRPr="00D14FFB" w14:paraId="68353328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69F146C7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b/>
                <w:sz w:val="24"/>
              </w:rPr>
            </w:pPr>
            <w:r w:rsidRPr="00D14FFB">
              <w:rPr>
                <w:rFonts w:ascii="Times New Roman" w:hAnsi="Times New Roman"/>
                <w:noProof/>
                <w:sz w:val="24"/>
                <w:szCs w:val="24"/>
              </w:rPr>
              <w:drawing>
                <wp:inline distT="0" distB="0" distL="0" distR="0" wp14:anchorId="0C135CF8" wp14:editId="5DE2569B">
                  <wp:extent cx="1607820" cy="2148840"/>
                  <wp:effectExtent l="0" t="0" r="0" b="3810"/>
                  <wp:docPr id="159" name="Picture 15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07820" cy="21488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noProof/>
                <w:sz w:val="24"/>
                <w:szCs w:val="24"/>
              </w:rPr>
              <w:drawing>
                <wp:inline distT="0" distB="0" distL="0" distR="0" wp14:anchorId="4F216135" wp14:editId="4E9B137B">
                  <wp:extent cx="1615440" cy="2156460"/>
                  <wp:effectExtent l="0" t="0" r="3810" b="0"/>
                  <wp:docPr id="160" name="Picture 16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15440" cy="21564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2E473EBC" wp14:editId="7E3E7F18">
                  <wp:extent cx="1615440" cy="2156460"/>
                  <wp:effectExtent l="0" t="0" r="3810" b="0"/>
                  <wp:docPr id="16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15440" cy="21564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BF870D4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8261"/>
      </w:tblGrid>
      <w:tr w:rsidR="00D14FFB" w:rsidRPr="00D14FFB" w14:paraId="4B37F1FD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650D530C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sz w:val="24"/>
              </w:rPr>
            </w:pPr>
            <w:proofErr w:type="spellStart"/>
            <w:r w:rsidRPr="00D14FFB">
              <w:rPr>
                <w:rFonts w:ascii="Times New Roman" w:hAnsi="Times New Roman"/>
                <w:sz w:val="24"/>
              </w:rPr>
              <w:t>Pengujian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Kadar Air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Pasir</w:t>
            </w:r>
            <w:proofErr w:type="spellEnd"/>
          </w:p>
        </w:tc>
      </w:tr>
      <w:tr w:rsidR="00D14FFB" w:rsidRPr="00D14FFB" w14:paraId="303D693C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3C4B4FB3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b/>
                <w:sz w:val="24"/>
              </w:rPr>
            </w:pP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3E9EC2E4" wp14:editId="6BA77260">
                  <wp:extent cx="1600200" cy="2141220"/>
                  <wp:effectExtent l="0" t="0" r="0" b="0"/>
                  <wp:docPr id="162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00200" cy="21412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11DBCD01" wp14:editId="38546A38">
                  <wp:extent cx="1615440" cy="2156460"/>
                  <wp:effectExtent l="0" t="0" r="3810" b="0"/>
                  <wp:docPr id="163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15440" cy="21564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EFAE928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p w14:paraId="3ACF6C83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p w14:paraId="4282B448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p w14:paraId="2B4B0E11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p w14:paraId="796768D4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p w14:paraId="0F2D983C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p w14:paraId="6335FC27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8261"/>
      </w:tblGrid>
      <w:tr w:rsidR="00D14FFB" w:rsidRPr="00D14FFB" w14:paraId="7EEB9F47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29175383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sz w:val="24"/>
              </w:rPr>
            </w:pPr>
            <w:proofErr w:type="spellStart"/>
            <w:r w:rsidRPr="00D14FFB">
              <w:rPr>
                <w:rFonts w:ascii="Times New Roman" w:hAnsi="Times New Roman"/>
                <w:sz w:val="24"/>
              </w:rPr>
              <w:t>Pengujian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Berat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Jenis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Pasir</w:t>
            </w:r>
            <w:proofErr w:type="spellEnd"/>
          </w:p>
        </w:tc>
      </w:tr>
      <w:tr w:rsidR="00D14FFB" w:rsidRPr="00D14FFB" w14:paraId="3246EBD6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304A6D11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b/>
                <w:sz w:val="24"/>
              </w:rPr>
            </w:pPr>
            <w:r w:rsidRPr="00D14FFB">
              <w:rPr>
                <w:rFonts w:ascii="Times New Roman" w:hAnsi="Times New Roman"/>
                <w:noProof/>
                <w:sz w:val="24"/>
                <w:szCs w:val="24"/>
              </w:rPr>
              <w:drawing>
                <wp:inline distT="0" distB="0" distL="0" distR="0" wp14:anchorId="197BAB6E" wp14:editId="386C6092">
                  <wp:extent cx="1722120" cy="2301240"/>
                  <wp:effectExtent l="0" t="0" r="0" b="3810"/>
                  <wp:docPr id="164" name="Picture 2" descr="WhatsApp Image 2022-10-31 at 18.53.5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WhatsApp Image 2022-10-31 at 18.53.5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22120" cy="23012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noProof/>
                <w:sz w:val="24"/>
                <w:szCs w:val="24"/>
              </w:rPr>
              <w:drawing>
                <wp:inline distT="0" distB="0" distL="0" distR="0" wp14:anchorId="30C19110" wp14:editId="0CE6EC5B">
                  <wp:extent cx="1729740" cy="2308860"/>
                  <wp:effectExtent l="0" t="0" r="3810" b="0"/>
                  <wp:docPr id="165" name="Picture 5" descr="WhatsApp Image 2022-10-31 at 18.58.3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 descr="WhatsApp Image 2022-10-31 at 18.58.3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29740" cy="23088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120614DC" wp14:editId="0E5AFF70">
                  <wp:extent cx="1737360" cy="2316480"/>
                  <wp:effectExtent l="0" t="0" r="0" b="7620"/>
                  <wp:docPr id="166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37360" cy="23164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5D22F3B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8261"/>
      </w:tblGrid>
      <w:tr w:rsidR="00D14FFB" w:rsidRPr="00D14FFB" w14:paraId="5CC722C5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4B6AD701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sz w:val="24"/>
              </w:rPr>
            </w:pPr>
            <w:proofErr w:type="spellStart"/>
            <w:r w:rsidRPr="00D14FFB">
              <w:rPr>
                <w:rFonts w:ascii="Times New Roman" w:hAnsi="Times New Roman"/>
                <w:sz w:val="24"/>
              </w:rPr>
              <w:t>Pengujian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Berat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isi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Pasir</w:t>
            </w:r>
            <w:proofErr w:type="spellEnd"/>
          </w:p>
        </w:tc>
      </w:tr>
      <w:tr w:rsidR="00D14FFB" w:rsidRPr="00D14FFB" w14:paraId="7ED213A8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5E8DBE80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b/>
                <w:sz w:val="24"/>
              </w:rPr>
            </w:pPr>
            <w:r w:rsidRPr="00D14FFB">
              <w:rPr>
                <w:rFonts w:ascii="Times New Roman" w:hAnsi="Times New Roman"/>
                <w:noProof/>
                <w:sz w:val="24"/>
              </w:rPr>
              <w:lastRenderedPageBreak/>
              <w:drawing>
                <wp:inline distT="0" distB="0" distL="0" distR="0" wp14:anchorId="5406120D" wp14:editId="07EF5691">
                  <wp:extent cx="1912620" cy="2545080"/>
                  <wp:effectExtent l="0" t="0" r="0" b="7620"/>
                  <wp:docPr id="167" name="Picture 9" descr="WhatsApp Image 2022-10-31 at 18.58.3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 descr="WhatsApp Image 2022-10-31 at 18.58.3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12620" cy="25450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noProof/>
                <w:sz w:val="24"/>
              </w:rPr>
              <w:drawing>
                <wp:inline distT="0" distB="0" distL="0" distR="0" wp14:anchorId="03D8A3FD" wp14:editId="2917D3F0">
                  <wp:extent cx="1905000" cy="2545080"/>
                  <wp:effectExtent l="0" t="0" r="0" b="7620"/>
                  <wp:docPr id="168" name="Picture 12" descr="WhatsApp Image 2022-10-31 at 18.58.3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 descr="WhatsApp Image 2022-10-31 at 18.58.3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05000" cy="25450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122A6C6A" wp14:editId="008DEA44">
                  <wp:extent cx="1912620" cy="2545080"/>
                  <wp:effectExtent l="0" t="0" r="0" b="7620"/>
                  <wp:docPr id="169" name="Picture 16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12620" cy="25450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C490818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p w14:paraId="78C8687E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p w14:paraId="3B5D9991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p w14:paraId="10D929D1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p w14:paraId="7625FE1B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p w14:paraId="2A924114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p w14:paraId="47D76C10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p w14:paraId="2E598CD0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8261"/>
      </w:tblGrid>
      <w:tr w:rsidR="00D14FFB" w:rsidRPr="00D14FFB" w14:paraId="73F6A6F4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3C7BC9BA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sz w:val="24"/>
              </w:rPr>
            </w:pPr>
            <w:proofErr w:type="spellStart"/>
            <w:r w:rsidRPr="00D14FFB">
              <w:rPr>
                <w:rFonts w:ascii="Times New Roman" w:hAnsi="Times New Roman"/>
                <w:sz w:val="24"/>
              </w:rPr>
              <w:t>Pengujian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Kadar Lumpur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Agregat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Kasar</w:t>
            </w:r>
            <w:proofErr w:type="spellEnd"/>
          </w:p>
        </w:tc>
      </w:tr>
      <w:tr w:rsidR="00D14FFB" w:rsidRPr="00D14FFB" w14:paraId="56631A9D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586FDC4B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b/>
                <w:sz w:val="24"/>
              </w:rPr>
            </w:pP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5F60D851" wp14:editId="21577C50">
                  <wp:extent cx="1676400" cy="2240280"/>
                  <wp:effectExtent l="0" t="0" r="0" b="7620"/>
                  <wp:docPr id="170" name="Picture 17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7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76400" cy="22402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3448C2AF" wp14:editId="66618133">
                  <wp:extent cx="1684020" cy="2247900"/>
                  <wp:effectExtent l="0" t="0" r="0" b="0"/>
                  <wp:docPr id="171" name="Picture 17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7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84020" cy="22479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45A66242" wp14:editId="1B146AED">
                  <wp:extent cx="1684020" cy="2247900"/>
                  <wp:effectExtent l="0" t="0" r="0" b="0"/>
                  <wp:docPr id="172" name="Picture 2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84020" cy="22479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300CC0F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8261"/>
      </w:tblGrid>
      <w:tr w:rsidR="00D14FFB" w:rsidRPr="00D14FFB" w14:paraId="7F41DAB2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40A118D1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sz w:val="24"/>
              </w:rPr>
            </w:pPr>
            <w:proofErr w:type="spellStart"/>
            <w:r w:rsidRPr="00D14FFB">
              <w:rPr>
                <w:rFonts w:ascii="Times New Roman" w:hAnsi="Times New Roman"/>
                <w:sz w:val="24"/>
              </w:rPr>
              <w:t>Pengujian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Kadar Air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Agregat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Kasar</w:t>
            </w:r>
            <w:proofErr w:type="spellEnd"/>
          </w:p>
        </w:tc>
      </w:tr>
      <w:tr w:rsidR="00D14FFB" w:rsidRPr="00D14FFB" w14:paraId="09AC0913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1C6FD787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b/>
                <w:sz w:val="24"/>
              </w:rPr>
            </w:pP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7956BD9E" wp14:editId="0FB54718">
                  <wp:extent cx="1584960" cy="2110740"/>
                  <wp:effectExtent l="0" t="0" r="0" b="3810"/>
                  <wp:docPr id="173" name="Picture 4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84960" cy="21107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38751E63" wp14:editId="001B9E6D">
                  <wp:extent cx="1592580" cy="2118360"/>
                  <wp:effectExtent l="0" t="0" r="7620" b="0"/>
                  <wp:docPr id="174" name="Picture 17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7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92580" cy="21183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3E9962A3" wp14:editId="1D69D30C">
                  <wp:extent cx="1592580" cy="2118360"/>
                  <wp:effectExtent l="0" t="0" r="7620" b="0"/>
                  <wp:docPr id="175" name="Picture 2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92580" cy="21183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7E4C5C4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8261"/>
      </w:tblGrid>
      <w:tr w:rsidR="00D14FFB" w:rsidRPr="00D14FFB" w14:paraId="6ECE71FB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0E83BBF5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sz w:val="24"/>
              </w:rPr>
            </w:pPr>
            <w:proofErr w:type="spellStart"/>
            <w:r w:rsidRPr="00D14FFB">
              <w:rPr>
                <w:rFonts w:ascii="Times New Roman" w:hAnsi="Times New Roman"/>
                <w:sz w:val="24"/>
              </w:rPr>
              <w:t>Pengujian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Berat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Jenis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Agregat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Kasar</w:t>
            </w:r>
            <w:proofErr w:type="spellEnd"/>
          </w:p>
        </w:tc>
      </w:tr>
      <w:tr w:rsidR="00D14FFB" w:rsidRPr="00D14FFB" w14:paraId="339EDFC5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00F78B12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b/>
                <w:sz w:val="24"/>
              </w:rPr>
            </w:pPr>
            <w:r w:rsidRPr="00D14FFB">
              <w:rPr>
                <w:rFonts w:ascii="Times New Roman" w:hAnsi="Times New Roman"/>
                <w:b/>
                <w:noProof/>
                <w:sz w:val="24"/>
              </w:rPr>
              <w:lastRenderedPageBreak/>
              <w:drawing>
                <wp:inline distT="0" distB="0" distL="0" distR="0" wp14:anchorId="7FD22E53" wp14:editId="3D48247B">
                  <wp:extent cx="1546860" cy="2065020"/>
                  <wp:effectExtent l="0" t="0" r="0" b="0"/>
                  <wp:docPr id="176" name="Picture 17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7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46860" cy="20650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13AC661E" wp14:editId="57D641CC">
                  <wp:extent cx="1562100" cy="2080260"/>
                  <wp:effectExtent l="0" t="0" r="0" b="0"/>
                  <wp:docPr id="177" name="Picture 4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62100" cy="20802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51A71217" wp14:editId="116DD42D">
                  <wp:extent cx="1562100" cy="2080260"/>
                  <wp:effectExtent l="0" t="0" r="0" b="0"/>
                  <wp:docPr id="178" name="Picture 3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62100" cy="20802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0FB652D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p w14:paraId="7765682B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8261"/>
      </w:tblGrid>
      <w:tr w:rsidR="00D14FFB" w:rsidRPr="00D14FFB" w14:paraId="04F3CD3C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085A22C0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sz w:val="24"/>
              </w:rPr>
            </w:pPr>
            <w:proofErr w:type="spellStart"/>
            <w:r w:rsidRPr="00D14FFB">
              <w:rPr>
                <w:rFonts w:ascii="Times New Roman" w:hAnsi="Times New Roman"/>
                <w:sz w:val="24"/>
              </w:rPr>
              <w:t>Pengujian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Berat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Isi Volume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Agregat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Kasar</w:t>
            </w:r>
            <w:proofErr w:type="spellEnd"/>
          </w:p>
        </w:tc>
      </w:tr>
      <w:tr w:rsidR="00D14FFB" w:rsidRPr="00D14FFB" w14:paraId="007C202A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18153417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b/>
                <w:sz w:val="24"/>
              </w:rPr>
            </w:pPr>
            <w:r w:rsidRPr="00D14FFB">
              <w:rPr>
                <w:rFonts w:ascii="Times New Roman" w:hAnsi="Times New Roman"/>
                <w:noProof/>
                <w:sz w:val="24"/>
              </w:rPr>
              <w:drawing>
                <wp:inline distT="0" distB="0" distL="0" distR="0" wp14:anchorId="3D717154" wp14:editId="44157915">
                  <wp:extent cx="1402080" cy="1874520"/>
                  <wp:effectExtent l="0" t="0" r="7620" b="0"/>
                  <wp:docPr id="179" name="Picture 32" descr="WhatsApp Image 2022-10-31 at 18.58.36 (1)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2" descr="WhatsApp Image 2022-10-31 at 18.58.36 (1)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02080" cy="18745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noProof/>
                <w:sz w:val="24"/>
              </w:rPr>
              <w:drawing>
                <wp:inline distT="0" distB="0" distL="0" distR="0" wp14:anchorId="06D3051B" wp14:editId="6877948E">
                  <wp:extent cx="1409700" cy="1866900"/>
                  <wp:effectExtent l="0" t="0" r="0" b="0"/>
                  <wp:docPr id="180" name="Picture 35" descr="WhatsApp Image 2022-10-31 at 18.58.3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5" descr="WhatsApp Image 2022-10-31 at 18.58.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09700" cy="18669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4EA9B83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8261"/>
      </w:tblGrid>
      <w:tr w:rsidR="00D14FFB" w:rsidRPr="00D14FFB" w14:paraId="2DAC3CB0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275CC988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i/>
                <w:sz w:val="24"/>
              </w:rPr>
            </w:pPr>
            <w:r w:rsidRPr="00D14FFB">
              <w:rPr>
                <w:rFonts w:ascii="Times New Roman" w:hAnsi="Times New Roman"/>
                <w:i/>
                <w:sz w:val="24"/>
              </w:rPr>
              <w:t>Slump Test</w:t>
            </w:r>
          </w:p>
        </w:tc>
      </w:tr>
      <w:tr w:rsidR="00D14FFB" w:rsidRPr="00D14FFB" w14:paraId="1171DB89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43A0F8B4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b/>
                <w:sz w:val="24"/>
              </w:rPr>
            </w:pP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4E8AEAD2" wp14:editId="425F4EF5">
                  <wp:extent cx="1463040" cy="1950720"/>
                  <wp:effectExtent l="0" t="0" r="3810" b="0"/>
                  <wp:docPr id="181" name="Picture 3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63040" cy="19507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5D64F095" wp14:editId="046E6D55">
                  <wp:extent cx="1470660" cy="1958340"/>
                  <wp:effectExtent l="0" t="0" r="0" b="3810"/>
                  <wp:docPr id="182" name="Picture 3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70660" cy="19583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sz w:val="24"/>
              </w:rPr>
              <w:t xml:space="preserve"> </w:t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1B650A42" wp14:editId="0E47382F">
                  <wp:extent cx="1493520" cy="1996440"/>
                  <wp:effectExtent l="0" t="0" r="0" b="3810"/>
                  <wp:docPr id="183" name="Picture 4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93520" cy="19964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7FFD329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8261"/>
      </w:tblGrid>
      <w:tr w:rsidR="00D14FFB" w:rsidRPr="00D14FFB" w14:paraId="28B71454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0C54B52C" w14:textId="77777777" w:rsidR="00D14FFB" w:rsidRPr="00D14FFB" w:rsidRDefault="00D14FFB" w:rsidP="00D14FFB">
            <w:pPr>
              <w:tabs>
                <w:tab w:val="left" w:pos="2429"/>
              </w:tabs>
              <w:jc w:val="both"/>
              <w:rPr>
                <w:rFonts w:ascii="Times New Roman" w:hAnsi="Times New Roman"/>
                <w:sz w:val="24"/>
              </w:rPr>
            </w:pPr>
            <w:r w:rsidRPr="00D14FFB">
              <w:rPr>
                <w:rFonts w:ascii="Times New Roman" w:hAnsi="Times New Roman"/>
                <w:b/>
                <w:sz w:val="24"/>
              </w:rPr>
              <w:lastRenderedPageBreak/>
              <w:tab/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Pembuatan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Serbuk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Cangkang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Telur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Bebek</w:t>
            </w:r>
            <w:proofErr w:type="spellEnd"/>
          </w:p>
        </w:tc>
      </w:tr>
      <w:tr w:rsidR="00D14FFB" w:rsidRPr="00D14FFB" w14:paraId="46ABE20B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1293AEF7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b/>
                <w:sz w:val="24"/>
              </w:rPr>
            </w:pP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5D430B02" wp14:editId="700A44CF">
                  <wp:extent cx="1943100" cy="1455420"/>
                  <wp:effectExtent l="0" t="0" r="0" b="0"/>
                  <wp:docPr id="184" name="Picture 4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43100" cy="14554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54FEA76B" wp14:editId="48699534">
                  <wp:extent cx="1592580" cy="2125980"/>
                  <wp:effectExtent l="0" t="0" r="7620" b="7620"/>
                  <wp:docPr id="185" name="Picture 4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92580" cy="21259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158DC3DC" wp14:editId="7A9F8BD6">
                  <wp:extent cx="1592580" cy="2118360"/>
                  <wp:effectExtent l="0" t="0" r="7620" b="0"/>
                  <wp:docPr id="186" name="Picture 4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92580" cy="21183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B0B8F32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p w14:paraId="15814AC8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p w14:paraId="1C1E976D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8261"/>
      </w:tblGrid>
      <w:tr w:rsidR="00D14FFB" w:rsidRPr="00D14FFB" w14:paraId="183A8A04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5CA3EFFC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sz w:val="24"/>
              </w:rPr>
            </w:pPr>
            <w:proofErr w:type="spellStart"/>
            <w:r w:rsidRPr="00D14FFB">
              <w:rPr>
                <w:rFonts w:ascii="Times New Roman" w:hAnsi="Times New Roman"/>
                <w:sz w:val="24"/>
              </w:rPr>
              <w:t>Beton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Normal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Umur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7 Hari</w:t>
            </w:r>
          </w:p>
        </w:tc>
      </w:tr>
      <w:tr w:rsidR="00D14FFB" w:rsidRPr="00D14FFB" w14:paraId="1B9E5837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18CD6B69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b/>
                <w:sz w:val="24"/>
              </w:rPr>
            </w:pPr>
            <w:r w:rsidRPr="00D14FFB">
              <w:rPr>
                <w:rFonts w:ascii="Times New Roman" w:hAnsi="Times New Roman"/>
                <w:b/>
                <w:noProof/>
                <w:sz w:val="24"/>
              </w:rPr>
              <w:lastRenderedPageBreak/>
              <w:drawing>
                <wp:inline distT="0" distB="0" distL="0" distR="0" wp14:anchorId="55C4846E" wp14:editId="6F195B2E">
                  <wp:extent cx="1470660" cy="1958340"/>
                  <wp:effectExtent l="0" t="0" r="0" b="3810"/>
                  <wp:docPr id="187" name="Picture 4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70660" cy="19583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3ACBF124" wp14:editId="3CEECE9D">
                  <wp:extent cx="1478280" cy="1965960"/>
                  <wp:effectExtent l="0" t="0" r="7620" b="0"/>
                  <wp:docPr id="188" name="Picture 4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78280" cy="19659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30794363" wp14:editId="371B0B73">
                  <wp:extent cx="1470660" cy="1965960"/>
                  <wp:effectExtent l="0" t="0" r="0" b="0"/>
                  <wp:docPr id="189" name="Picture 4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70660" cy="19659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4AAEAE2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8261"/>
      </w:tblGrid>
      <w:tr w:rsidR="00D14FFB" w:rsidRPr="00D14FFB" w14:paraId="74E616A8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4C019CB8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sz w:val="24"/>
              </w:rPr>
            </w:pPr>
            <w:proofErr w:type="spellStart"/>
            <w:r w:rsidRPr="00D14FFB">
              <w:rPr>
                <w:rFonts w:ascii="Times New Roman" w:hAnsi="Times New Roman"/>
                <w:sz w:val="24"/>
              </w:rPr>
              <w:t>Beton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Campuran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5%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Cangkang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Telur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Bebek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Umur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7 Hari</w:t>
            </w:r>
          </w:p>
        </w:tc>
      </w:tr>
      <w:tr w:rsidR="00D14FFB" w:rsidRPr="00D14FFB" w14:paraId="32DAF64E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3A0026BD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b/>
                <w:sz w:val="24"/>
              </w:rPr>
            </w:pP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2393167E" wp14:editId="5CD29FD6">
                  <wp:extent cx="1577340" cy="2103120"/>
                  <wp:effectExtent l="0" t="0" r="3810" b="0"/>
                  <wp:docPr id="190" name="Picture 4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77340" cy="21031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sz w:val="24"/>
              </w:rPr>
              <w:t xml:space="preserve"> </w:t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174ABA33" wp14:editId="28D5E7C2">
                  <wp:extent cx="1584960" cy="2118360"/>
                  <wp:effectExtent l="0" t="0" r="0" b="0"/>
                  <wp:docPr id="191" name="Picture 5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84960" cy="21183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3128BDEB" wp14:editId="030A9BF1">
                  <wp:extent cx="1577340" cy="2103120"/>
                  <wp:effectExtent l="0" t="0" r="3810" b="0"/>
                  <wp:docPr id="192" name="Picture 5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77340" cy="21031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527D96B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8261"/>
      </w:tblGrid>
      <w:tr w:rsidR="00D14FFB" w:rsidRPr="00D14FFB" w14:paraId="26F694BF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34CC917F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b/>
                <w:sz w:val="24"/>
              </w:rPr>
            </w:pPr>
            <w:proofErr w:type="spellStart"/>
            <w:r w:rsidRPr="00D14FFB">
              <w:rPr>
                <w:rFonts w:ascii="Times New Roman" w:hAnsi="Times New Roman"/>
                <w:sz w:val="24"/>
              </w:rPr>
              <w:t>Beton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Campuran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10%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Cangkang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Telur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Bebek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Umur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7 Hari</w:t>
            </w:r>
          </w:p>
        </w:tc>
      </w:tr>
      <w:tr w:rsidR="00D14FFB" w:rsidRPr="00D14FFB" w14:paraId="2EAD3ABF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5CB53488" w14:textId="77777777" w:rsidR="00D14FFB" w:rsidRPr="00D14FFB" w:rsidRDefault="00D14FFB" w:rsidP="00D14FFB">
            <w:pPr>
              <w:jc w:val="both"/>
              <w:rPr>
                <w:rFonts w:ascii="Times New Roman" w:hAnsi="Times New Roman"/>
                <w:b/>
                <w:sz w:val="24"/>
              </w:rPr>
            </w:pPr>
            <w:r w:rsidRPr="00D14FFB">
              <w:rPr>
                <w:rFonts w:ascii="Times New Roman" w:hAnsi="Times New Roman"/>
                <w:b/>
                <w:noProof/>
                <w:sz w:val="24"/>
              </w:rPr>
              <w:lastRenderedPageBreak/>
              <w:drawing>
                <wp:inline distT="0" distB="0" distL="0" distR="0" wp14:anchorId="490D2F89" wp14:editId="19E58373">
                  <wp:extent cx="1866900" cy="2484120"/>
                  <wp:effectExtent l="0" t="0" r="0" b="0"/>
                  <wp:docPr id="193" name="Picture 5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866900" cy="24841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14F093BE" wp14:editId="6C60A601">
                  <wp:extent cx="1851660" cy="2468880"/>
                  <wp:effectExtent l="0" t="0" r="0" b="7620"/>
                  <wp:docPr id="194" name="Picture 5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851660" cy="24688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sz w:val="24"/>
              </w:rPr>
              <w:t xml:space="preserve"> </w:t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52CD673A" wp14:editId="2CFE0772">
                  <wp:extent cx="1866900" cy="2491740"/>
                  <wp:effectExtent l="0" t="0" r="0" b="3810"/>
                  <wp:docPr id="195" name="Picture 5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866900" cy="24917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sz w:val="24"/>
              </w:rPr>
              <w:t xml:space="preserve"> </w:t>
            </w:r>
          </w:p>
        </w:tc>
      </w:tr>
    </w:tbl>
    <w:p w14:paraId="46B37619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8261"/>
      </w:tblGrid>
      <w:tr w:rsidR="00D14FFB" w:rsidRPr="00D14FFB" w14:paraId="6F4C0A3E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6DC66636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b/>
                <w:sz w:val="24"/>
              </w:rPr>
            </w:pPr>
            <w:proofErr w:type="spellStart"/>
            <w:r w:rsidRPr="00D14FFB">
              <w:rPr>
                <w:rFonts w:ascii="Times New Roman" w:hAnsi="Times New Roman"/>
                <w:sz w:val="24"/>
              </w:rPr>
              <w:t>Beton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Campuran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15%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Cangkang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Telur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Bebek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Umur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7 Hari</w:t>
            </w:r>
          </w:p>
        </w:tc>
      </w:tr>
      <w:tr w:rsidR="00D14FFB" w:rsidRPr="00D14FFB" w14:paraId="3D02F0F0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5331EAA0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b/>
                <w:sz w:val="24"/>
              </w:rPr>
            </w:pPr>
            <w:r w:rsidRPr="00D14FFB">
              <w:rPr>
                <w:rFonts w:ascii="Times New Roman" w:hAnsi="Times New Roman"/>
                <w:b/>
                <w:noProof/>
                <w:sz w:val="24"/>
              </w:rPr>
              <w:lastRenderedPageBreak/>
              <w:drawing>
                <wp:inline distT="0" distB="0" distL="0" distR="0" wp14:anchorId="28705F0E" wp14:editId="79FB703A">
                  <wp:extent cx="1668780" cy="2225040"/>
                  <wp:effectExtent l="0" t="0" r="7620" b="3810"/>
                  <wp:docPr id="196" name="Picture 5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68780" cy="22250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3E0D6099" wp14:editId="223FAD6B">
                  <wp:extent cx="1668780" cy="2225040"/>
                  <wp:effectExtent l="0" t="0" r="7620" b="3810"/>
                  <wp:docPr id="197" name="Picture 5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68780" cy="22250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7FECA18E" wp14:editId="33FED3ED">
                  <wp:extent cx="1661160" cy="2217420"/>
                  <wp:effectExtent l="0" t="0" r="0" b="0"/>
                  <wp:docPr id="198" name="Picture 5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61160" cy="22174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4E207D9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8261"/>
      </w:tblGrid>
      <w:tr w:rsidR="00D14FFB" w:rsidRPr="00D14FFB" w14:paraId="504A2A6B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5E53CF72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b/>
                <w:sz w:val="24"/>
              </w:rPr>
            </w:pPr>
            <w:proofErr w:type="spellStart"/>
            <w:r w:rsidRPr="00D14FFB">
              <w:rPr>
                <w:rFonts w:ascii="Times New Roman" w:hAnsi="Times New Roman"/>
                <w:sz w:val="24"/>
              </w:rPr>
              <w:t>Beton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Normal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Umur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14 Hari</w:t>
            </w:r>
          </w:p>
        </w:tc>
      </w:tr>
      <w:tr w:rsidR="00D14FFB" w:rsidRPr="00D14FFB" w14:paraId="62CD84FD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484A3B30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b/>
                <w:sz w:val="24"/>
              </w:rPr>
            </w:pP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5214F101" wp14:editId="086E9F44">
                  <wp:extent cx="1539240" cy="2049780"/>
                  <wp:effectExtent l="0" t="0" r="3810" b="7620"/>
                  <wp:docPr id="199" name="Picture 5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39240" cy="20497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16E09666" wp14:editId="40F67E5A">
                  <wp:extent cx="1539240" cy="2057400"/>
                  <wp:effectExtent l="0" t="0" r="3810" b="0"/>
                  <wp:docPr id="200" name="Picture 5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39240" cy="20574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sz w:val="24"/>
              </w:rPr>
              <w:t xml:space="preserve"> </w:t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4B5A1E7B" wp14:editId="5B504214">
                  <wp:extent cx="1531620" cy="2049780"/>
                  <wp:effectExtent l="0" t="0" r="0" b="7620"/>
                  <wp:docPr id="201" name="Picture 6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31620" cy="20497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173D4FA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8261"/>
      </w:tblGrid>
      <w:tr w:rsidR="00D14FFB" w:rsidRPr="00D14FFB" w14:paraId="3FDDE3FC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53BE1FFC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b/>
                <w:sz w:val="24"/>
              </w:rPr>
            </w:pPr>
            <w:proofErr w:type="spellStart"/>
            <w:r w:rsidRPr="00D14FFB">
              <w:rPr>
                <w:rFonts w:ascii="Times New Roman" w:hAnsi="Times New Roman"/>
                <w:sz w:val="24"/>
              </w:rPr>
              <w:t>Beton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Campuran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5%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Cangkang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Telur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Bebek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Umur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14 Hari</w:t>
            </w:r>
          </w:p>
        </w:tc>
      </w:tr>
      <w:tr w:rsidR="00D14FFB" w:rsidRPr="00D14FFB" w14:paraId="517B7892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3E800CE5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b/>
                <w:sz w:val="24"/>
              </w:rPr>
            </w:pP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3103DA99" wp14:editId="7BE5F78B">
                  <wp:extent cx="1584960" cy="2118360"/>
                  <wp:effectExtent l="0" t="0" r="0" b="0"/>
                  <wp:docPr id="202" name="Picture 6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84960" cy="21183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sz w:val="24"/>
              </w:rPr>
              <w:t xml:space="preserve"> </w:t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40569924" wp14:editId="553DC77A">
                  <wp:extent cx="1584960" cy="2118360"/>
                  <wp:effectExtent l="0" t="0" r="0" b="0"/>
                  <wp:docPr id="203" name="Picture 6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84960" cy="21183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sz w:val="24"/>
              </w:rPr>
              <w:t xml:space="preserve"> </w:t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3E1A8583" wp14:editId="1A80C58A">
                  <wp:extent cx="1584960" cy="2110740"/>
                  <wp:effectExtent l="0" t="0" r="0" b="3810"/>
                  <wp:docPr id="204" name="Picture 6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84960" cy="21107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8CD488B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p w14:paraId="4664A542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8261"/>
      </w:tblGrid>
      <w:tr w:rsidR="00D14FFB" w:rsidRPr="00D14FFB" w14:paraId="7F3F6602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1E24A7A0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b/>
                <w:sz w:val="24"/>
              </w:rPr>
            </w:pPr>
            <w:proofErr w:type="spellStart"/>
            <w:r w:rsidRPr="00D14FFB">
              <w:rPr>
                <w:rFonts w:ascii="Times New Roman" w:hAnsi="Times New Roman"/>
                <w:sz w:val="24"/>
              </w:rPr>
              <w:t>Beton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Campuran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10%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Cangkang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Telur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Bebek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Umur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14 Hari</w:t>
            </w:r>
          </w:p>
        </w:tc>
      </w:tr>
      <w:tr w:rsidR="00D14FFB" w:rsidRPr="00D14FFB" w14:paraId="3B1CDA4B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3E396678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b/>
                <w:sz w:val="24"/>
              </w:rPr>
            </w:pP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5926F588" wp14:editId="46A6374D">
                  <wp:extent cx="1737360" cy="2324100"/>
                  <wp:effectExtent l="0" t="0" r="0" b="0"/>
                  <wp:docPr id="205" name="Picture 6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37360" cy="23241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71A45717" wp14:editId="48AE108E">
                  <wp:extent cx="1744980" cy="2324100"/>
                  <wp:effectExtent l="0" t="0" r="7620" b="0"/>
                  <wp:docPr id="206" name="Picture 6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44980" cy="23241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58BDF386" wp14:editId="0A3430A7">
                  <wp:extent cx="1737360" cy="2324100"/>
                  <wp:effectExtent l="0" t="0" r="0" b="0"/>
                  <wp:docPr id="207" name="Picture 6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37360" cy="23241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CEF3AC6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8261"/>
      </w:tblGrid>
      <w:tr w:rsidR="00D14FFB" w:rsidRPr="00D14FFB" w14:paraId="258B2C08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60AE9B5D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b/>
                <w:sz w:val="24"/>
              </w:rPr>
            </w:pPr>
            <w:proofErr w:type="spellStart"/>
            <w:r w:rsidRPr="00D14FFB">
              <w:rPr>
                <w:rFonts w:ascii="Times New Roman" w:hAnsi="Times New Roman"/>
                <w:sz w:val="24"/>
              </w:rPr>
              <w:t>Beton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Campuran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15%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Cangkang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Telur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Bebek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Umur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14 Hari</w:t>
            </w:r>
          </w:p>
        </w:tc>
      </w:tr>
      <w:tr w:rsidR="00D14FFB" w:rsidRPr="00D14FFB" w14:paraId="11D6242F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6725024D" w14:textId="77777777" w:rsidR="00D14FFB" w:rsidRPr="00D14FFB" w:rsidRDefault="00D14FFB" w:rsidP="00D14FFB">
            <w:pPr>
              <w:tabs>
                <w:tab w:val="left" w:pos="5998"/>
                <w:tab w:val="left" w:pos="6699"/>
              </w:tabs>
              <w:jc w:val="center"/>
              <w:rPr>
                <w:rFonts w:ascii="Times New Roman" w:hAnsi="Times New Roman"/>
                <w:b/>
                <w:sz w:val="24"/>
              </w:rPr>
            </w:pPr>
            <w:r w:rsidRPr="00D14FFB">
              <w:rPr>
                <w:rFonts w:ascii="Times New Roman" w:hAnsi="Times New Roman"/>
                <w:b/>
                <w:noProof/>
                <w:sz w:val="24"/>
              </w:rPr>
              <w:lastRenderedPageBreak/>
              <w:drawing>
                <wp:inline distT="0" distB="0" distL="0" distR="0" wp14:anchorId="0F3B2966" wp14:editId="6BAFE067">
                  <wp:extent cx="1653540" cy="2209800"/>
                  <wp:effectExtent l="0" t="0" r="3810" b="0"/>
                  <wp:docPr id="208" name="Picture 6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53540" cy="2209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5540D204" wp14:editId="32C5D45F">
                  <wp:extent cx="1653540" cy="2202180"/>
                  <wp:effectExtent l="0" t="0" r="3810" b="7620"/>
                  <wp:docPr id="209" name="Picture 6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53540" cy="22021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6A711015" wp14:editId="0E82F217">
                  <wp:extent cx="1661160" cy="2209800"/>
                  <wp:effectExtent l="0" t="0" r="0" b="0"/>
                  <wp:docPr id="210" name="Picture 6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61160" cy="2209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F36DB3D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8261"/>
      </w:tblGrid>
      <w:tr w:rsidR="00D14FFB" w:rsidRPr="00D14FFB" w14:paraId="616CF1E5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5685ADE4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b/>
                <w:sz w:val="24"/>
              </w:rPr>
            </w:pPr>
            <w:proofErr w:type="spellStart"/>
            <w:r w:rsidRPr="00D14FFB">
              <w:rPr>
                <w:rFonts w:ascii="Times New Roman" w:hAnsi="Times New Roman"/>
                <w:sz w:val="24"/>
              </w:rPr>
              <w:t>Beton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Normal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Umur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21 Hari</w:t>
            </w:r>
          </w:p>
        </w:tc>
      </w:tr>
      <w:tr w:rsidR="00D14FFB" w:rsidRPr="00D14FFB" w14:paraId="3BCE859D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2B88D7E0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b/>
                <w:sz w:val="24"/>
              </w:rPr>
            </w:pP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508E0484" wp14:editId="73502393">
                  <wp:extent cx="1722120" cy="2293620"/>
                  <wp:effectExtent l="0" t="0" r="0" b="0"/>
                  <wp:docPr id="211" name="Picture 7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22120" cy="22936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6471C69F" wp14:editId="7BDDA44A">
                  <wp:extent cx="1722120" cy="2301240"/>
                  <wp:effectExtent l="0" t="0" r="0" b="3810"/>
                  <wp:docPr id="212" name="Picture 7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22120" cy="23012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00F4A59F" wp14:editId="44826641">
                  <wp:extent cx="1737360" cy="2316480"/>
                  <wp:effectExtent l="0" t="0" r="0" b="7620"/>
                  <wp:docPr id="213" name="Picture 7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37360" cy="23164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CE8BEAF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8261"/>
      </w:tblGrid>
      <w:tr w:rsidR="00D14FFB" w:rsidRPr="00D14FFB" w14:paraId="73035120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07E839F0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b/>
                <w:sz w:val="24"/>
              </w:rPr>
            </w:pPr>
            <w:proofErr w:type="spellStart"/>
            <w:r w:rsidRPr="00D14FFB">
              <w:rPr>
                <w:rFonts w:ascii="Times New Roman" w:hAnsi="Times New Roman"/>
                <w:sz w:val="24"/>
              </w:rPr>
              <w:t>Beton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Campuran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5%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Cangkang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Telur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Bebek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Umur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21 Hari</w:t>
            </w:r>
          </w:p>
        </w:tc>
      </w:tr>
      <w:tr w:rsidR="00D14FFB" w:rsidRPr="00D14FFB" w14:paraId="4194EC90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614C2784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b/>
                <w:sz w:val="24"/>
              </w:rPr>
            </w:pP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5999ACDF" wp14:editId="7789C378">
                  <wp:extent cx="1577340" cy="2110740"/>
                  <wp:effectExtent l="0" t="0" r="3810" b="3810"/>
                  <wp:docPr id="214" name="Picture 7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77340" cy="21107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7B1CD856" wp14:editId="1CA4644A">
                  <wp:extent cx="1577340" cy="2110740"/>
                  <wp:effectExtent l="0" t="0" r="3810" b="3810"/>
                  <wp:docPr id="215" name="Picture 7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77340" cy="21107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sz w:val="24"/>
              </w:rPr>
              <w:t xml:space="preserve"> </w:t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69A826E6" wp14:editId="72E93259">
                  <wp:extent cx="1577340" cy="2110740"/>
                  <wp:effectExtent l="0" t="0" r="3810" b="3810"/>
                  <wp:docPr id="216" name="Picture 7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77340" cy="21107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9442296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8261"/>
      </w:tblGrid>
      <w:tr w:rsidR="00D14FFB" w:rsidRPr="00D14FFB" w14:paraId="23C9A98A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15EF98E8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b/>
                <w:sz w:val="24"/>
              </w:rPr>
            </w:pPr>
            <w:proofErr w:type="spellStart"/>
            <w:r w:rsidRPr="00D14FFB">
              <w:rPr>
                <w:rFonts w:ascii="Times New Roman" w:hAnsi="Times New Roman"/>
                <w:sz w:val="24"/>
              </w:rPr>
              <w:t>Beton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Campuran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10%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Cangkang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Telur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Bebek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Umur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21 Hari</w:t>
            </w:r>
          </w:p>
        </w:tc>
      </w:tr>
      <w:tr w:rsidR="00D14FFB" w:rsidRPr="00D14FFB" w14:paraId="00DB7146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0A79E1E3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b/>
                <w:sz w:val="24"/>
              </w:rPr>
            </w:pP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773D76A4" wp14:editId="0BFD6A97">
                  <wp:extent cx="1516380" cy="2019300"/>
                  <wp:effectExtent l="0" t="0" r="7620" b="0"/>
                  <wp:docPr id="217" name="Picture 7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16380" cy="20193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13EEE3D2" wp14:editId="4EA6B546">
                  <wp:extent cx="1516380" cy="2019300"/>
                  <wp:effectExtent l="0" t="0" r="7620" b="0"/>
                  <wp:docPr id="218" name="Picture 7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16380" cy="20193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6C850AEE" wp14:editId="470137C2">
                  <wp:extent cx="1508760" cy="2019300"/>
                  <wp:effectExtent l="0" t="0" r="0" b="0"/>
                  <wp:docPr id="219" name="Picture 7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08760" cy="20193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D95398E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8261"/>
      </w:tblGrid>
      <w:tr w:rsidR="00D14FFB" w:rsidRPr="00D14FFB" w14:paraId="5ADA7DE9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60CE0674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b/>
                <w:sz w:val="24"/>
              </w:rPr>
            </w:pPr>
            <w:proofErr w:type="spellStart"/>
            <w:r w:rsidRPr="00D14FFB">
              <w:rPr>
                <w:rFonts w:ascii="Times New Roman" w:hAnsi="Times New Roman"/>
                <w:sz w:val="24"/>
              </w:rPr>
              <w:t>Beton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Campuran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15%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Cangkang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Telur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Bebek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Umur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21 Hari</w:t>
            </w:r>
          </w:p>
        </w:tc>
      </w:tr>
      <w:tr w:rsidR="00D14FFB" w:rsidRPr="00D14FFB" w14:paraId="79FF18DC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0B1D3175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b/>
                <w:sz w:val="24"/>
              </w:rPr>
            </w:pPr>
            <w:r w:rsidRPr="00D14FFB">
              <w:rPr>
                <w:rFonts w:ascii="Times New Roman" w:hAnsi="Times New Roman"/>
                <w:b/>
                <w:noProof/>
                <w:sz w:val="24"/>
              </w:rPr>
              <w:lastRenderedPageBreak/>
              <w:drawing>
                <wp:inline distT="0" distB="0" distL="0" distR="0" wp14:anchorId="14C4EB84" wp14:editId="618BD8DB">
                  <wp:extent cx="1645920" cy="2194560"/>
                  <wp:effectExtent l="0" t="0" r="0" b="0"/>
                  <wp:docPr id="220" name="Picture 7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45920" cy="21945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sz w:val="24"/>
              </w:rPr>
              <w:t xml:space="preserve"> </w:t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4D0B2259" wp14:editId="3F31938A">
                  <wp:extent cx="1645920" cy="2194560"/>
                  <wp:effectExtent l="0" t="0" r="0" b="0"/>
                  <wp:docPr id="221" name="Picture 8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45920" cy="21945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sz w:val="24"/>
              </w:rPr>
              <w:t xml:space="preserve"> </w:t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6BF5DB7D" wp14:editId="51F239C1">
                  <wp:extent cx="1668780" cy="2225040"/>
                  <wp:effectExtent l="0" t="0" r="7620" b="3810"/>
                  <wp:docPr id="222" name="Picture 8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68780" cy="22250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A69BB70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8261"/>
      </w:tblGrid>
      <w:tr w:rsidR="00D14FFB" w:rsidRPr="00D14FFB" w14:paraId="5D45AB3B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554899EB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b/>
                <w:sz w:val="24"/>
              </w:rPr>
            </w:pPr>
            <w:proofErr w:type="spellStart"/>
            <w:r w:rsidRPr="00D14FFB">
              <w:rPr>
                <w:rFonts w:ascii="Times New Roman" w:hAnsi="Times New Roman"/>
                <w:sz w:val="24"/>
              </w:rPr>
              <w:t>Beton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Normal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Umur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28 Hari</w:t>
            </w:r>
          </w:p>
        </w:tc>
      </w:tr>
      <w:tr w:rsidR="00D14FFB" w:rsidRPr="00D14FFB" w14:paraId="69F1A1F2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54C6CEA0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b/>
                <w:sz w:val="24"/>
              </w:rPr>
            </w:pP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549E77F4" wp14:editId="5E6CB97C">
                  <wp:extent cx="1714500" cy="2286000"/>
                  <wp:effectExtent l="0" t="0" r="0" b="0"/>
                  <wp:docPr id="223" name="Picture 8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14500" cy="2286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0C14AED4" wp14:editId="1083BA42">
                  <wp:extent cx="1714500" cy="2293620"/>
                  <wp:effectExtent l="0" t="0" r="0" b="0"/>
                  <wp:docPr id="224" name="Picture 8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14500" cy="22936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288D3525" wp14:editId="4C3C84A3">
                  <wp:extent cx="1714500" cy="2286000"/>
                  <wp:effectExtent l="0" t="0" r="0" b="0"/>
                  <wp:docPr id="225" name="Picture 8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14500" cy="2286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5DEA83D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8261"/>
      </w:tblGrid>
      <w:tr w:rsidR="00D14FFB" w:rsidRPr="00D14FFB" w14:paraId="7E5DFFE0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79E91881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b/>
                <w:sz w:val="24"/>
              </w:rPr>
            </w:pPr>
            <w:proofErr w:type="spellStart"/>
            <w:r w:rsidRPr="00D14FFB">
              <w:rPr>
                <w:rFonts w:ascii="Times New Roman" w:hAnsi="Times New Roman"/>
                <w:sz w:val="24"/>
              </w:rPr>
              <w:lastRenderedPageBreak/>
              <w:t>Beton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Campuran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5%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Cangkang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Telur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Bebek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Umur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28 Hari</w:t>
            </w:r>
          </w:p>
        </w:tc>
      </w:tr>
      <w:tr w:rsidR="00D14FFB" w:rsidRPr="00D14FFB" w14:paraId="419B6F69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772E2DAE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b/>
                <w:sz w:val="24"/>
              </w:rPr>
            </w:pP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48B943E5" wp14:editId="066E8A80">
                  <wp:extent cx="1524000" cy="2034540"/>
                  <wp:effectExtent l="0" t="0" r="0" b="3810"/>
                  <wp:docPr id="226" name="Picture 8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24000" cy="20345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sz w:val="24"/>
              </w:rPr>
              <w:t xml:space="preserve"> </w:t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59C40FF7" wp14:editId="51A54ACD">
                  <wp:extent cx="1531620" cy="2042160"/>
                  <wp:effectExtent l="0" t="0" r="0" b="0"/>
                  <wp:docPr id="227" name="Picture 8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31620" cy="20421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sz w:val="24"/>
              </w:rPr>
              <w:t xml:space="preserve"> </w:t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4D336CAB" wp14:editId="48DCBFED">
                  <wp:extent cx="1524000" cy="2026920"/>
                  <wp:effectExtent l="0" t="0" r="0" b="0"/>
                  <wp:docPr id="228" name="Picture 8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24000" cy="20269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30DEB16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8261"/>
      </w:tblGrid>
      <w:tr w:rsidR="00D14FFB" w:rsidRPr="00D14FFB" w14:paraId="507A1BAC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48005999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b/>
                <w:sz w:val="24"/>
              </w:rPr>
            </w:pPr>
            <w:proofErr w:type="spellStart"/>
            <w:r w:rsidRPr="00D14FFB">
              <w:rPr>
                <w:rFonts w:ascii="Times New Roman" w:hAnsi="Times New Roman"/>
                <w:sz w:val="24"/>
              </w:rPr>
              <w:t>Beton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Campuran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10%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Cangkang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Telur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Bebek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Umur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28 Hari</w:t>
            </w:r>
          </w:p>
        </w:tc>
      </w:tr>
      <w:tr w:rsidR="00D14FFB" w:rsidRPr="00D14FFB" w14:paraId="31F6EF10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77848533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b/>
                <w:sz w:val="24"/>
              </w:rPr>
            </w:pPr>
            <w:r w:rsidRPr="00D14FFB">
              <w:rPr>
                <w:rFonts w:ascii="Times New Roman" w:hAnsi="Times New Roman"/>
                <w:noProof/>
                <w:sz w:val="24"/>
              </w:rPr>
              <w:drawing>
                <wp:inline distT="0" distB="0" distL="0" distR="0" wp14:anchorId="57BBBED6" wp14:editId="58950C7B">
                  <wp:extent cx="1615440" cy="2156460"/>
                  <wp:effectExtent l="0" t="0" r="3810" b="0"/>
                  <wp:docPr id="229" name="Picture 8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15440" cy="21564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sz w:val="24"/>
              </w:rPr>
              <w:t xml:space="preserve"> </w:t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690CA45F" wp14:editId="250ABA9D">
                  <wp:extent cx="1615440" cy="2156460"/>
                  <wp:effectExtent l="0" t="0" r="3810" b="0"/>
                  <wp:docPr id="230" name="Picture 8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15440" cy="21564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sz w:val="24"/>
              </w:rPr>
              <w:t xml:space="preserve"> </w:t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27A5D44E" wp14:editId="1FCE81D0">
                  <wp:extent cx="1615440" cy="2156460"/>
                  <wp:effectExtent l="0" t="0" r="3810" b="0"/>
                  <wp:docPr id="231" name="Picture 9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15440" cy="21564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93E0443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8261"/>
      </w:tblGrid>
      <w:tr w:rsidR="00D14FFB" w:rsidRPr="00D14FFB" w14:paraId="442011FD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0B367B2D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b/>
                <w:sz w:val="24"/>
              </w:rPr>
            </w:pPr>
            <w:proofErr w:type="spellStart"/>
            <w:r w:rsidRPr="00D14FFB">
              <w:rPr>
                <w:rFonts w:ascii="Times New Roman" w:hAnsi="Times New Roman"/>
                <w:sz w:val="24"/>
              </w:rPr>
              <w:t>Beton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Campuran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10%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Cangkang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Telur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Bebek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Umur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28 Hari</w:t>
            </w:r>
          </w:p>
        </w:tc>
      </w:tr>
      <w:tr w:rsidR="00D14FFB" w:rsidRPr="00D14FFB" w14:paraId="5D413330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1D5EE9EF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b/>
                <w:sz w:val="24"/>
              </w:rPr>
            </w:pPr>
            <w:r w:rsidRPr="00D14FFB">
              <w:rPr>
                <w:rFonts w:ascii="Times New Roman" w:hAnsi="Times New Roman"/>
                <w:b/>
                <w:noProof/>
                <w:sz w:val="24"/>
              </w:rPr>
              <w:lastRenderedPageBreak/>
              <w:drawing>
                <wp:inline distT="0" distB="0" distL="0" distR="0" wp14:anchorId="5056DB5C" wp14:editId="2F2A273F">
                  <wp:extent cx="1851660" cy="2468880"/>
                  <wp:effectExtent l="0" t="0" r="0" b="7620"/>
                  <wp:docPr id="232" name="Picture 9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851660" cy="24688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7F307905" wp14:editId="019FAC8E">
                  <wp:extent cx="1859280" cy="2484120"/>
                  <wp:effectExtent l="0" t="0" r="7620" b="0"/>
                  <wp:docPr id="233" name="Picture 9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859280" cy="24841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65AB8140" wp14:editId="7F8A60E5">
                  <wp:extent cx="1844040" cy="2461260"/>
                  <wp:effectExtent l="0" t="0" r="3810" b="0"/>
                  <wp:docPr id="234" name="Picture 9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844040" cy="24612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955AF93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8261"/>
      </w:tblGrid>
      <w:tr w:rsidR="00D14FFB" w:rsidRPr="00D14FFB" w14:paraId="6A878CDE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573D6CE6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sz w:val="24"/>
              </w:rPr>
            </w:pPr>
            <w:proofErr w:type="spellStart"/>
            <w:r w:rsidRPr="00D14FFB">
              <w:rPr>
                <w:rFonts w:ascii="Times New Roman" w:hAnsi="Times New Roman"/>
                <w:sz w:val="24"/>
              </w:rPr>
              <w:t>Perendaman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beton</w:t>
            </w:r>
            <w:proofErr w:type="spellEnd"/>
          </w:p>
        </w:tc>
      </w:tr>
      <w:tr w:rsidR="00D14FFB" w:rsidRPr="00D14FFB" w14:paraId="01143CF2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6D340E44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b/>
                <w:sz w:val="24"/>
              </w:rPr>
            </w:pPr>
            <w:r w:rsidRPr="00D14FFB">
              <w:rPr>
                <w:rFonts w:ascii="Times New Roman" w:hAnsi="Times New Roman"/>
                <w:b/>
                <w:noProof/>
                <w:sz w:val="24"/>
              </w:rPr>
              <w:lastRenderedPageBreak/>
              <w:drawing>
                <wp:inline distT="0" distB="0" distL="0" distR="0" wp14:anchorId="7AB42507" wp14:editId="6BFD76D9">
                  <wp:extent cx="2065020" cy="1546860"/>
                  <wp:effectExtent l="0" t="0" r="0" b="0"/>
                  <wp:docPr id="235" name="Picture 9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065020" cy="15468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75C56607" wp14:editId="30E81CD8">
                  <wp:extent cx="1554480" cy="2072640"/>
                  <wp:effectExtent l="0" t="0" r="7620" b="3810"/>
                  <wp:docPr id="236" name="Picture 9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54480" cy="20726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072B54F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8261"/>
      </w:tblGrid>
      <w:tr w:rsidR="00D14FFB" w:rsidRPr="00D14FFB" w14:paraId="2A171272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4BA23D50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sz w:val="24"/>
              </w:rPr>
            </w:pPr>
            <w:proofErr w:type="spellStart"/>
            <w:r w:rsidRPr="00D14FFB">
              <w:rPr>
                <w:rFonts w:ascii="Times New Roman" w:hAnsi="Times New Roman"/>
                <w:sz w:val="24"/>
              </w:rPr>
              <w:t>Beton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Hasil Uji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Kuat</w:t>
            </w:r>
            <w:proofErr w:type="spellEnd"/>
            <w:r w:rsidRPr="00D14FFB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D14FFB">
              <w:rPr>
                <w:rFonts w:ascii="Times New Roman" w:hAnsi="Times New Roman"/>
                <w:sz w:val="24"/>
              </w:rPr>
              <w:t>Tekan</w:t>
            </w:r>
            <w:proofErr w:type="spellEnd"/>
          </w:p>
        </w:tc>
      </w:tr>
      <w:tr w:rsidR="00D14FFB" w:rsidRPr="00D14FFB" w14:paraId="66CC5BD2" w14:textId="77777777" w:rsidTr="00D14FFB">
        <w:tc>
          <w:tcPr>
            <w:tcW w:w="957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522B6B9E" w14:textId="77777777" w:rsidR="00D14FFB" w:rsidRPr="00D14FFB" w:rsidRDefault="00D14FFB" w:rsidP="00D14FFB">
            <w:pPr>
              <w:jc w:val="center"/>
              <w:rPr>
                <w:rFonts w:ascii="Times New Roman" w:hAnsi="Times New Roman"/>
                <w:b/>
                <w:sz w:val="24"/>
              </w:rPr>
            </w:pPr>
            <w:r w:rsidRPr="00D14FFB">
              <w:rPr>
                <w:rFonts w:ascii="Times New Roman" w:hAnsi="Times New Roman"/>
                <w:b/>
                <w:noProof/>
                <w:sz w:val="24"/>
              </w:rPr>
              <w:drawing>
                <wp:inline distT="0" distB="0" distL="0" distR="0" wp14:anchorId="53A75F83" wp14:editId="570804A6">
                  <wp:extent cx="1645920" cy="2194560"/>
                  <wp:effectExtent l="0" t="0" r="0" b="0"/>
                  <wp:docPr id="237" name="Picture 9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45920" cy="21945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8EB75CF" w14:textId="77777777" w:rsidR="00D14FFB" w:rsidRPr="00D14FFB" w:rsidRDefault="00D14FFB" w:rsidP="00D14FFB">
      <w:pPr>
        <w:jc w:val="both"/>
        <w:rPr>
          <w:rFonts w:ascii="Times New Roman" w:eastAsia="Calibri" w:hAnsi="Times New Roman" w:cs="Times New Roman"/>
          <w:b/>
          <w:sz w:val="24"/>
        </w:rPr>
      </w:pPr>
    </w:p>
    <w:p w14:paraId="707E2497" w14:textId="77777777" w:rsidR="00D14FFB" w:rsidRDefault="00D14FFB" w:rsidP="0079089D">
      <w:pPr>
        <w:tabs>
          <w:tab w:val="left" w:pos="6937"/>
        </w:tabs>
        <w:jc w:val="center"/>
        <w:rPr>
          <w:rFonts w:ascii="Times New Roman" w:hAnsi="Times New Roman" w:cs="Times New Roman"/>
        </w:rPr>
      </w:pPr>
    </w:p>
    <w:p w14:paraId="6EF269C6" w14:textId="77777777" w:rsidR="000B60A9" w:rsidRDefault="000B60A9" w:rsidP="0079089D">
      <w:pPr>
        <w:tabs>
          <w:tab w:val="left" w:pos="6937"/>
        </w:tabs>
        <w:jc w:val="center"/>
        <w:rPr>
          <w:rFonts w:ascii="Times New Roman" w:hAnsi="Times New Roman" w:cs="Times New Roman"/>
        </w:rPr>
      </w:pPr>
    </w:p>
    <w:p w14:paraId="64D0D51A" w14:textId="77777777" w:rsidR="000B60A9" w:rsidRDefault="000B60A9" w:rsidP="0079089D">
      <w:pPr>
        <w:tabs>
          <w:tab w:val="left" w:pos="6937"/>
        </w:tabs>
        <w:jc w:val="center"/>
        <w:rPr>
          <w:rFonts w:ascii="Times New Roman" w:hAnsi="Times New Roman" w:cs="Times New Roman"/>
        </w:rPr>
      </w:pPr>
    </w:p>
    <w:p w14:paraId="3A8C302B" w14:textId="77777777" w:rsidR="000B60A9" w:rsidRDefault="000B60A9" w:rsidP="0079089D">
      <w:pPr>
        <w:tabs>
          <w:tab w:val="left" w:pos="6937"/>
        </w:tabs>
        <w:jc w:val="center"/>
        <w:rPr>
          <w:rFonts w:ascii="Times New Roman" w:hAnsi="Times New Roman" w:cs="Times New Roman"/>
        </w:rPr>
      </w:pPr>
    </w:p>
    <w:p w14:paraId="2F20C6C7" w14:textId="77777777" w:rsidR="000B60A9" w:rsidRDefault="000B60A9" w:rsidP="0079089D">
      <w:pPr>
        <w:tabs>
          <w:tab w:val="left" w:pos="6937"/>
        </w:tabs>
        <w:jc w:val="center"/>
        <w:rPr>
          <w:rFonts w:ascii="Times New Roman" w:hAnsi="Times New Roman" w:cs="Times New Roman"/>
        </w:rPr>
      </w:pPr>
    </w:p>
    <w:p w14:paraId="17767C03" w14:textId="77777777" w:rsidR="000B60A9" w:rsidRDefault="000B60A9" w:rsidP="0079089D">
      <w:pPr>
        <w:tabs>
          <w:tab w:val="left" w:pos="6937"/>
        </w:tabs>
        <w:jc w:val="center"/>
        <w:rPr>
          <w:rFonts w:ascii="Times New Roman" w:hAnsi="Times New Roman" w:cs="Times New Roman"/>
        </w:rPr>
      </w:pPr>
    </w:p>
    <w:p w14:paraId="37805003" w14:textId="77777777" w:rsidR="000B60A9" w:rsidRDefault="000B60A9" w:rsidP="0079089D">
      <w:pPr>
        <w:tabs>
          <w:tab w:val="left" w:pos="6937"/>
        </w:tabs>
        <w:jc w:val="center"/>
        <w:rPr>
          <w:rFonts w:ascii="Times New Roman" w:hAnsi="Times New Roman" w:cs="Times New Roman"/>
        </w:rPr>
      </w:pPr>
    </w:p>
    <w:p w14:paraId="508A6386" w14:textId="77777777" w:rsidR="000B60A9" w:rsidRDefault="000B60A9" w:rsidP="0079089D">
      <w:pPr>
        <w:tabs>
          <w:tab w:val="left" w:pos="6937"/>
        </w:tabs>
        <w:jc w:val="center"/>
        <w:rPr>
          <w:rFonts w:ascii="Times New Roman" w:hAnsi="Times New Roman" w:cs="Times New Roman"/>
        </w:rPr>
      </w:pPr>
    </w:p>
    <w:p w14:paraId="6818DCC0" w14:textId="77777777" w:rsidR="000B60A9" w:rsidRDefault="000B60A9" w:rsidP="0079089D">
      <w:pPr>
        <w:tabs>
          <w:tab w:val="left" w:pos="6937"/>
        </w:tabs>
        <w:jc w:val="center"/>
        <w:rPr>
          <w:rFonts w:ascii="Times New Roman" w:hAnsi="Times New Roman" w:cs="Times New Roman"/>
        </w:rPr>
      </w:pPr>
    </w:p>
    <w:p w14:paraId="1CD9A01F" w14:textId="77777777" w:rsidR="000B60A9" w:rsidRDefault="000B60A9" w:rsidP="0079089D">
      <w:pPr>
        <w:tabs>
          <w:tab w:val="left" w:pos="6937"/>
        </w:tabs>
        <w:jc w:val="center"/>
        <w:rPr>
          <w:rFonts w:ascii="Times New Roman" w:hAnsi="Times New Roman" w:cs="Times New Roman"/>
        </w:rPr>
      </w:pPr>
    </w:p>
    <w:p w14:paraId="63E08E17" w14:textId="77777777" w:rsidR="000B60A9" w:rsidRDefault="000B60A9" w:rsidP="0079089D">
      <w:pPr>
        <w:tabs>
          <w:tab w:val="left" w:pos="6937"/>
        </w:tabs>
        <w:jc w:val="center"/>
        <w:rPr>
          <w:rFonts w:ascii="Times New Roman" w:hAnsi="Times New Roman" w:cs="Times New Roman"/>
        </w:rPr>
      </w:pPr>
    </w:p>
    <w:p w14:paraId="38B7F77A" w14:textId="77777777" w:rsidR="000B60A9" w:rsidRDefault="000B60A9" w:rsidP="0079089D">
      <w:pPr>
        <w:tabs>
          <w:tab w:val="left" w:pos="6937"/>
        </w:tabs>
        <w:jc w:val="center"/>
        <w:rPr>
          <w:rFonts w:ascii="Times New Roman" w:hAnsi="Times New Roman" w:cs="Times New Roman"/>
        </w:rPr>
      </w:pPr>
    </w:p>
    <w:p w14:paraId="049DC51C" w14:textId="77777777" w:rsidR="000B60A9" w:rsidRDefault="000B60A9" w:rsidP="0079089D">
      <w:pPr>
        <w:tabs>
          <w:tab w:val="left" w:pos="6937"/>
        </w:tabs>
        <w:jc w:val="center"/>
        <w:rPr>
          <w:rFonts w:ascii="Times New Roman" w:hAnsi="Times New Roman" w:cs="Times New Roman"/>
        </w:rPr>
      </w:pPr>
    </w:p>
    <w:p w14:paraId="2B234EB9" w14:textId="77777777" w:rsidR="000B60A9" w:rsidRPr="00E003BB" w:rsidRDefault="000B60A9" w:rsidP="000B60A9">
      <w:pPr>
        <w:tabs>
          <w:tab w:val="left" w:pos="6937"/>
        </w:tabs>
        <w:rPr>
          <w:rFonts w:ascii="Times New Roman" w:hAnsi="Times New Roman" w:cs="Times New Roman"/>
        </w:rPr>
      </w:pPr>
    </w:p>
    <w:sectPr w:rsidR="000B60A9" w:rsidRPr="00E003BB" w:rsidSect="00D14FFB">
      <w:headerReference w:type="default" r:id="rId87"/>
      <w:footerReference w:type="default" r:id="rId88"/>
      <w:footerReference w:type="first" r:id="rId89"/>
      <w:pgSz w:w="12240" w:h="15840"/>
      <w:pgMar w:top="2268" w:right="1701" w:bottom="1701" w:left="2268" w:header="720" w:footer="720" w:gutter="0"/>
      <w:pgNumType w:start="93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5280E1C" w14:textId="77777777" w:rsidR="007564F2" w:rsidRDefault="007564F2" w:rsidP="00745AAE">
      <w:pPr>
        <w:spacing w:after="0" w:line="240" w:lineRule="auto"/>
      </w:pPr>
      <w:r>
        <w:separator/>
      </w:r>
    </w:p>
  </w:endnote>
  <w:endnote w:type="continuationSeparator" w:id="0">
    <w:p w14:paraId="45F357B0" w14:textId="77777777" w:rsidR="007564F2" w:rsidRDefault="007564F2" w:rsidP="00745AA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icrosoft Uighur">
    <w:panose1 w:val="02000000000000000000"/>
    <w:charset w:val="00"/>
    <w:family w:val="auto"/>
    <w:pitch w:val="variable"/>
    <w:sig w:usb0="80002023" w:usb1="80000002" w:usb2="00000008" w:usb3="00000000" w:csb0="0000004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8C59D42" w14:textId="77777777" w:rsidR="00E25529" w:rsidRDefault="00E25529" w:rsidP="006E65E7">
    <w:pPr>
      <w:pStyle w:val="Footer"/>
      <w:jc w:val="cen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32533189"/>
      <w:docPartObj>
        <w:docPartGallery w:val="Page Numbers (Bottom of Page)"/>
        <w:docPartUnique/>
      </w:docPartObj>
    </w:sdtPr>
    <w:sdtEndPr/>
    <w:sdtContent>
      <w:p w14:paraId="0C22CA1C" w14:textId="77777777" w:rsidR="00E25529" w:rsidRDefault="008138CC">
        <w:pPr>
          <w:pStyle w:val="Footer"/>
          <w:jc w:val="center"/>
        </w:pPr>
        <w:r>
          <w:rPr>
            <w:noProof/>
          </w:rPr>
          <w:fldChar w:fldCharType="begin"/>
        </w:r>
        <w:r>
          <w:rPr>
            <w:noProof/>
          </w:rPr>
          <w:instrText xml:space="preserve"> PAGE   \* MERGEFORMAT </w:instrText>
        </w:r>
        <w:r>
          <w:rPr>
            <w:noProof/>
          </w:rPr>
          <w:fldChar w:fldCharType="separate"/>
        </w:r>
        <w:r w:rsidR="000B60A9">
          <w:rPr>
            <w:noProof/>
          </w:rPr>
          <w:t>64</w:t>
        </w:r>
        <w:r>
          <w:rPr>
            <w:noProof/>
          </w:rPr>
          <w:fldChar w:fldCharType="end"/>
        </w:r>
      </w:p>
    </w:sdtContent>
  </w:sdt>
  <w:p w14:paraId="2DB04C25" w14:textId="77777777" w:rsidR="00E25529" w:rsidRDefault="00E2552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4D33A22" w14:textId="77777777" w:rsidR="007564F2" w:rsidRDefault="007564F2" w:rsidP="00745AAE">
      <w:pPr>
        <w:spacing w:after="0" w:line="240" w:lineRule="auto"/>
      </w:pPr>
      <w:r>
        <w:separator/>
      </w:r>
    </w:p>
  </w:footnote>
  <w:footnote w:type="continuationSeparator" w:id="0">
    <w:p w14:paraId="0009911E" w14:textId="77777777" w:rsidR="007564F2" w:rsidRDefault="007564F2" w:rsidP="00745AA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32533188"/>
      <w:docPartObj>
        <w:docPartGallery w:val="Page Numbers (Top of Page)"/>
        <w:docPartUnique/>
      </w:docPartObj>
    </w:sdtPr>
    <w:sdtEndPr/>
    <w:sdtContent>
      <w:p w14:paraId="6BA79095" w14:textId="77777777" w:rsidR="00E25529" w:rsidRDefault="008138CC">
        <w:pPr>
          <w:pStyle w:val="Header"/>
          <w:jc w:val="right"/>
        </w:pPr>
        <w:r>
          <w:rPr>
            <w:noProof/>
          </w:rPr>
          <w:fldChar w:fldCharType="begin"/>
        </w:r>
        <w:r>
          <w:rPr>
            <w:noProof/>
          </w:rPr>
          <w:instrText xml:space="preserve"> PAGE   \* MERGEFORMAT </w:instrText>
        </w:r>
        <w:r>
          <w:rPr>
            <w:noProof/>
          </w:rPr>
          <w:fldChar w:fldCharType="separate"/>
        </w:r>
        <w:r w:rsidR="000B60A9">
          <w:rPr>
            <w:noProof/>
          </w:rPr>
          <w:t>76</w:t>
        </w:r>
        <w:r>
          <w:rPr>
            <w:noProof/>
          </w:rPr>
          <w:fldChar w:fldCharType="end"/>
        </w:r>
      </w:p>
    </w:sdtContent>
  </w:sdt>
  <w:p w14:paraId="16629619" w14:textId="77777777" w:rsidR="00E25529" w:rsidRDefault="00E25529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AF644E"/>
    <w:multiLevelType w:val="hybridMultilevel"/>
    <w:tmpl w:val="C0C84FF0"/>
    <w:lvl w:ilvl="0" w:tplc="04090019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 w15:restartNumberingAfterBreak="0">
    <w:nsid w:val="018A4656"/>
    <w:multiLevelType w:val="hybridMultilevel"/>
    <w:tmpl w:val="82E04CB2"/>
    <w:lvl w:ilvl="0" w:tplc="E7FC35C0">
      <w:start w:val="1"/>
      <w:numFmt w:val="lowerLetter"/>
      <w:lvlText w:val="%1."/>
      <w:lvlJc w:val="left"/>
      <w:pPr>
        <w:ind w:left="1440" w:hanging="360"/>
      </w:pPr>
      <w:rPr>
        <w:rFonts w:ascii="Times New Roman" w:hAnsi="Times New Roman" w:cs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 w15:restartNumberingAfterBreak="0">
    <w:nsid w:val="02E251CA"/>
    <w:multiLevelType w:val="hybridMultilevel"/>
    <w:tmpl w:val="B0B470BC"/>
    <w:lvl w:ilvl="0" w:tplc="87ECED7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032B43E8"/>
    <w:multiLevelType w:val="hybridMultilevel"/>
    <w:tmpl w:val="49466612"/>
    <w:lvl w:ilvl="0" w:tplc="04090011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" w15:restartNumberingAfterBreak="0">
    <w:nsid w:val="096F1198"/>
    <w:multiLevelType w:val="hybridMultilevel"/>
    <w:tmpl w:val="A31853E0"/>
    <w:lvl w:ilvl="0" w:tplc="04090011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" w15:restartNumberingAfterBreak="0">
    <w:nsid w:val="0ADC3B9B"/>
    <w:multiLevelType w:val="hybridMultilevel"/>
    <w:tmpl w:val="6EBC97FA"/>
    <w:lvl w:ilvl="0" w:tplc="04090017">
      <w:start w:val="1"/>
      <w:numFmt w:val="lowerLetter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" w15:restartNumberingAfterBreak="0">
    <w:nsid w:val="0BB97A76"/>
    <w:multiLevelType w:val="hybridMultilevel"/>
    <w:tmpl w:val="CBBA59A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F1D7ACE"/>
    <w:multiLevelType w:val="hybridMultilevel"/>
    <w:tmpl w:val="CB6A612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00957D6"/>
    <w:multiLevelType w:val="hybridMultilevel"/>
    <w:tmpl w:val="E59AE888"/>
    <w:lvl w:ilvl="0" w:tplc="04090017">
      <w:start w:val="1"/>
      <w:numFmt w:val="lowerLetter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9" w15:restartNumberingAfterBreak="0">
    <w:nsid w:val="118F41EB"/>
    <w:multiLevelType w:val="hybridMultilevel"/>
    <w:tmpl w:val="C34E18E2"/>
    <w:lvl w:ilvl="0" w:tplc="918E63F2">
      <w:start w:val="1"/>
      <w:numFmt w:val="lowerLetter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0" w15:restartNumberingAfterBreak="0">
    <w:nsid w:val="126A0EE7"/>
    <w:multiLevelType w:val="hybridMultilevel"/>
    <w:tmpl w:val="6DC8096C"/>
    <w:lvl w:ilvl="0" w:tplc="04090011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 w15:restartNumberingAfterBreak="0">
    <w:nsid w:val="12A62A96"/>
    <w:multiLevelType w:val="hybridMultilevel"/>
    <w:tmpl w:val="CDB41484"/>
    <w:lvl w:ilvl="0" w:tplc="E6FAB25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 w15:restartNumberingAfterBreak="0">
    <w:nsid w:val="175679EE"/>
    <w:multiLevelType w:val="hybridMultilevel"/>
    <w:tmpl w:val="8CC6FDF8"/>
    <w:lvl w:ilvl="0" w:tplc="04090019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 w15:restartNumberingAfterBreak="0">
    <w:nsid w:val="17A544C6"/>
    <w:multiLevelType w:val="hybridMultilevel"/>
    <w:tmpl w:val="10F04862"/>
    <w:lvl w:ilvl="0" w:tplc="04090019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 w15:restartNumberingAfterBreak="0">
    <w:nsid w:val="17EE4355"/>
    <w:multiLevelType w:val="hybridMultilevel"/>
    <w:tmpl w:val="6C2C5D64"/>
    <w:lvl w:ilvl="0" w:tplc="7980C6A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 w15:restartNumberingAfterBreak="0">
    <w:nsid w:val="1AD5233D"/>
    <w:multiLevelType w:val="hybridMultilevel"/>
    <w:tmpl w:val="9D10FE26"/>
    <w:lvl w:ilvl="0" w:tplc="750CC21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 w15:restartNumberingAfterBreak="0">
    <w:nsid w:val="1D82319C"/>
    <w:multiLevelType w:val="hybridMultilevel"/>
    <w:tmpl w:val="254C572A"/>
    <w:lvl w:ilvl="0" w:tplc="C0502FC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 w15:restartNumberingAfterBreak="0">
    <w:nsid w:val="1DB14066"/>
    <w:multiLevelType w:val="hybridMultilevel"/>
    <w:tmpl w:val="626E6DC4"/>
    <w:lvl w:ilvl="0" w:tplc="04090019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8" w15:restartNumberingAfterBreak="0">
    <w:nsid w:val="1F7B5A2C"/>
    <w:multiLevelType w:val="hybridMultilevel"/>
    <w:tmpl w:val="682825AE"/>
    <w:lvl w:ilvl="0" w:tplc="DE7E254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1FB50BF0"/>
    <w:multiLevelType w:val="hybridMultilevel"/>
    <w:tmpl w:val="71D800DE"/>
    <w:lvl w:ilvl="0" w:tplc="890AD5E6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0" w15:restartNumberingAfterBreak="0">
    <w:nsid w:val="21173686"/>
    <w:multiLevelType w:val="hybridMultilevel"/>
    <w:tmpl w:val="9CDC4152"/>
    <w:lvl w:ilvl="0" w:tplc="04090017">
      <w:start w:val="1"/>
      <w:numFmt w:val="lowerLetter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1" w15:restartNumberingAfterBreak="0">
    <w:nsid w:val="24A22100"/>
    <w:multiLevelType w:val="hybridMultilevel"/>
    <w:tmpl w:val="41E2F8E2"/>
    <w:lvl w:ilvl="0" w:tplc="CB3C597C">
      <w:start w:val="1"/>
      <w:numFmt w:val="lowerLetter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2" w15:restartNumberingAfterBreak="0">
    <w:nsid w:val="27470C18"/>
    <w:multiLevelType w:val="hybridMultilevel"/>
    <w:tmpl w:val="80F84B1A"/>
    <w:lvl w:ilvl="0" w:tplc="04090017">
      <w:start w:val="1"/>
      <w:numFmt w:val="lowerLetter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3" w15:restartNumberingAfterBreak="0">
    <w:nsid w:val="28272924"/>
    <w:multiLevelType w:val="hybridMultilevel"/>
    <w:tmpl w:val="9F6A4740"/>
    <w:lvl w:ilvl="0" w:tplc="04090017">
      <w:start w:val="1"/>
      <w:numFmt w:val="lowerLetter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4" w15:restartNumberingAfterBreak="0">
    <w:nsid w:val="29096E7C"/>
    <w:multiLevelType w:val="hybridMultilevel"/>
    <w:tmpl w:val="1A963B18"/>
    <w:lvl w:ilvl="0" w:tplc="04090011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5" w15:restartNumberingAfterBreak="0">
    <w:nsid w:val="2A4C55CB"/>
    <w:multiLevelType w:val="hybridMultilevel"/>
    <w:tmpl w:val="72F0D720"/>
    <w:lvl w:ilvl="0" w:tplc="04090019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6" w15:restartNumberingAfterBreak="0">
    <w:nsid w:val="2C835ED8"/>
    <w:multiLevelType w:val="hybridMultilevel"/>
    <w:tmpl w:val="4740F4B8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2D096F68"/>
    <w:multiLevelType w:val="hybridMultilevel"/>
    <w:tmpl w:val="7D825ED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2E62332B"/>
    <w:multiLevelType w:val="hybridMultilevel"/>
    <w:tmpl w:val="C98EEFB4"/>
    <w:lvl w:ilvl="0" w:tplc="04090019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9" w15:restartNumberingAfterBreak="0">
    <w:nsid w:val="2FAA3EF4"/>
    <w:multiLevelType w:val="hybridMultilevel"/>
    <w:tmpl w:val="073E4878"/>
    <w:lvl w:ilvl="0" w:tplc="2A8CC654">
      <w:start w:val="1"/>
      <w:numFmt w:val="lowerLetter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0" w15:restartNumberingAfterBreak="0">
    <w:nsid w:val="32662B1B"/>
    <w:multiLevelType w:val="hybridMultilevel"/>
    <w:tmpl w:val="CF1C144C"/>
    <w:lvl w:ilvl="0" w:tplc="04090011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1" w15:restartNumberingAfterBreak="0">
    <w:nsid w:val="32FE6DD0"/>
    <w:multiLevelType w:val="hybridMultilevel"/>
    <w:tmpl w:val="CDE0802E"/>
    <w:lvl w:ilvl="0" w:tplc="04090017">
      <w:start w:val="1"/>
      <w:numFmt w:val="lowerLetter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2" w15:restartNumberingAfterBreak="0">
    <w:nsid w:val="3316232F"/>
    <w:multiLevelType w:val="hybridMultilevel"/>
    <w:tmpl w:val="BACA8344"/>
    <w:lvl w:ilvl="0" w:tplc="BB368A3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3" w15:restartNumberingAfterBreak="0">
    <w:nsid w:val="33712DAE"/>
    <w:multiLevelType w:val="hybridMultilevel"/>
    <w:tmpl w:val="E7F8DA9E"/>
    <w:lvl w:ilvl="0" w:tplc="04090011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4" w15:restartNumberingAfterBreak="0">
    <w:nsid w:val="35954E5C"/>
    <w:multiLevelType w:val="hybridMultilevel"/>
    <w:tmpl w:val="020CCA2A"/>
    <w:lvl w:ilvl="0" w:tplc="04090019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5" w15:restartNumberingAfterBreak="0">
    <w:nsid w:val="36EC4465"/>
    <w:multiLevelType w:val="hybridMultilevel"/>
    <w:tmpl w:val="47BC553E"/>
    <w:lvl w:ilvl="0" w:tplc="7F5A4682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6" w15:restartNumberingAfterBreak="0">
    <w:nsid w:val="3B1A2411"/>
    <w:multiLevelType w:val="hybridMultilevel"/>
    <w:tmpl w:val="778828BA"/>
    <w:lvl w:ilvl="0" w:tplc="04090011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7" w15:restartNumberingAfterBreak="0">
    <w:nsid w:val="3B352845"/>
    <w:multiLevelType w:val="hybridMultilevel"/>
    <w:tmpl w:val="54A6DE80"/>
    <w:lvl w:ilvl="0" w:tplc="04090011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8" w15:restartNumberingAfterBreak="0">
    <w:nsid w:val="3CBE74D2"/>
    <w:multiLevelType w:val="hybridMultilevel"/>
    <w:tmpl w:val="D1C02E1E"/>
    <w:lvl w:ilvl="0" w:tplc="04090017">
      <w:start w:val="1"/>
      <w:numFmt w:val="lowerLetter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9" w15:restartNumberingAfterBreak="0">
    <w:nsid w:val="3E7E3833"/>
    <w:multiLevelType w:val="hybridMultilevel"/>
    <w:tmpl w:val="E7D8F242"/>
    <w:lvl w:ilvl="0" w:tplc="04090011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0" w15:restartNumberingAfterBreak="0">
    <w:nsid w:val="400256BC"/>
    <w:multiLevelType w:val="hybridMultilevel"/>
    <w:tmpl w:val="78ACC36C"/>
    <w:lvl w:ilvl="0" w:tplc="07B89BAA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1" w15:restartNumberingAfterBreak="0">
    <w:nsid w:val="41550A6B"/>
    <w:multiLevelType w:val="hybridMultilevel"/>
    <w:tmpl w:val="08C6EE84"/>
    <w:lvl w:ilvl="0" w:tplc="04090017">
      <w:start w:val="1"/>
      <w:numFmt w:val="lowerLetter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2" w15:restartNumberingAfterBreak="0">
    <w:nsid w:val="42550BD6"/>
    <w:multiLevelType w:val="hybridMultilevel"/>
    <w:tmpl w:val="8EA6EC7C"/>
    <w:lvl w:ilvl="0" w:tplc="3CE4426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3" w15:restartNumberingAfterBreak="0">
    <w:nsid w:val="42B67E1C"/>
    <w:multiLevelType w:val="hybridMultilevel"/>
    <w:tmpl w:val="EFE6073A"/>
    <w:lvl w:ilvl="0" w:tplc="04090011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4" w15:restartNumberingAfterBreak="0">
    <w:nsid w:val="42DD6D3F"/>
    <w:multiLevelType w:val="hybridMultilevel"/>
    <w:tmpl w:val="8CEA9212"/>
    <w:lvl w:ilvl="0" w:tplc="04090017">
      <w:start w:val="1"/>
      <w:numFmt w:val="lowerLetter"/>
      <w:lvlText w:val="%1)"/>
      <w:lvlJc w:val="left"/>
      <w:pPr>
        <w:ind w:left="180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45" w15:restartNumberingAfterBreak="0">
    <w:nsid w:val="440F26F1"/>
    <w:multiLevelType w:val="hybridMultilevel"/>
    <w:tmpl w:val="AB461768"/>
    <w:lvl w:ilvl="0" w:tplc="2C8A0BF2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7A9A074C">
      <w:start w:val="1"/>
      <w:numFmt w:val="decimal"/>
      <w:lvlText w:val="%2."/>
      <w:lvlJc w:val="left"/>
      <w:pPr>
        <w:ind w:left="2160" w:hanging="360"/>
      </w:pPr>
      <w:rPr>
        <w:rFonts w:hint="default"/>
      </w:rPr>
    </w:lvl>
    <w:lvl w:ilvl="2" w:tplc="638EB7AC">
      <w:start w:val="1"/>
      <w:numFmt w:val="upperLetter"/>
      <w:lvlText w:val="%3."/>
      <w:lvlJc w:val="left"/>
      <w:pPr>
        <w:ind w:left="3060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6" w15:restartNumberingAfterBreak="0">
    <w:nsid w:val="45B03D2F"/>
    <w:multiLevelType w:val="hybridMultilevel"/>
    <w:tmpl w:val="6FA6B98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45DD636E"/>
    <w:multiLevelType w:val="hybridMultilevel"/>
    <w:tmpl w:val="86445B34"/>
    <w:lvl w:ilvl="0" w:tplc="04090017">
      <w:start w:val="1"/>
      <w:numFmt w:val="lowerLetter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8" w15:restartNumberingAfterBreak="0">
    <w:nsid w:val="465327B0"/>
    <w:multiLevelType w:val="hybridMultilevel"/>
    <w:tmpl w:val="CD8C00C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46C954DB"/>
    <w:multiLevelType w:val="hybridMultilevel"/>
    <w:tmpl w:val="9C1674B8"/>
    <w:lvl w:ilvl="0" w:tplc="04090017">
      <w:start w:val="1"/>
      <w:numFmt w:val="lowerLetter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0" w15:restartNumberingAfterBreak="0">
    <w:nsid w:val="471E16D5"/>
    <w:multiLevelType w:val="hybridMultilevel"/>
    <w:tmpl w:val="A7641316"/>
    <w:lvl w:ilvl="0" w:tplc="04090019">
      <w:start w:val="1"/>
      <w:numFmt w:val="lowerLetter"/>
      <w:lvlText w:val="%1."/>
      <w:lvlJc w:val="left"/>
      <w:pPr>
        <w:ind w:left="108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1" w15:restartNumberingAfterBreak="0">
    <w:nsid w:val="47303AE9"/>
    <w:multiLevelType w:val="hybridMultilevel"/>
    <w:tmpl w:val="104A478E"/>
    <w:lvl w:ilvl="0" w:tplc="5064A29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2" w15:restartNumberingAfterBreak="0">
    <w:nsid w:val="48106393"/>
    <w:multiLevelType w:val="hybridMultilevel"/>
    <w:tmpl w:val="498E2A62"/>
    <w:lvl w:ilvl="0" w:tplc="04090019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3" w15:restartNumberingAfterBreak="0">
    <w:nsid w:val="48923F60"/>
    <w:multiLevelType w:val="hybridMultilevel"/>
    <w:tmpl w:val="09509EA4"/>
    <w:lvl w:ilvl="0" w:tplc="04090017">
      <w:start w:val="1"/>
      <w:numFmt w:val="lowerLetter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4" w15:restartNumberingAfterBreak="0">
    <w:nsid w:val="49A44B35"/>
    <w:multiLevelType w:val="hybridMultilevel"/>
    <w:tmpl w:val="9E4E9B8C"/>
    <w:lvl w:ilvl="0" w:tplc="04090011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5" w15:restartNumberingAfterBreak="0">
    <w:nsid w:val="4A026A38"/>
    <w:multiLevelType w:val="hybridMultilevel"/>
    <w:tmpl w:val="79D2F37A"/>
    <w:lvl w:ilvl="0" w:tplc="04090019">
      <w:start w:val="1"/>
      <w:numFmt w:val="lowerLetter"/>
      <w:lvlText w:val="%1."/>
      <w:lvlJc w:val="left"/>
      <w:pPr>
        <w:ind w:left="1800" w:hanging="360"/>
      </w:pPr>
    </w:lvl>
    <w:lvl w:ilvl="1" w:tplc="04090019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6" w15:restartNumberingAfterBreak="0">
    <w:nsid w:val="4A362CD7"/>
    <w:multiLevelType w:val="hybridMultilevel"/>
    <w:tmpl w:val="7C5E7EC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7" w15:restartNumberingAfterBreak="0">
    <w:nsid w:val="4E42793E"/>
    <w:multiLevelType w:val="hybridMultilevel"/>
    <w:tmpl w:val="78D6393A"/>
    <w:lvl w:ilvl="0" w:tplc="04090011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8" w15:restartNumberingAfterBreak="0">
    <w:nsid w:val="4EFA2140"/>
    <w:multiLevelType w:val="hybridMultilevel"/>
    <w:tmpl w:val="9AFE9498"/>
    <w:lvl w:ilvl="0" w:tplc="04090017">
      <w:start w:val="1"/>
      <w:numFmt w:val="lowerLetter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9" w15:restartNumberingAfterBreak="0">
    <w:nsid w:val="50342608"/>
    <w:multiLevelType w:val="hybridMultilevel"/>
    <w:tmpl w:val="58E4A812"/>
    <w:lvl w:ilvl="0" w:tplc="04090017">
      <w:start w:val="1"/>
      <w:numFmt w:val="lowerLetter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0" w15:restartNumberingAfterBreak="0">
    <w:nsid w:val="50977F95"/>
    <w:multiLevelType w:val="hybridMultilevel"/>
    <w:tmpl w:val="01463C54"/>
    <w:lvl w:ilvl="0" w:tplc="1BB2D1C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1" w15:restartNumberingAfterBreak="0">
    <w:nsid w:val="5149202B"/>
    <w:multiLevelType w:val="hybridMultilevel"/>
    <w:tmpl w:val="5036AA58"/>
    <w:lvl w:ilvl="0" w:tplc="04090011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62" w15:restartNumberingAfterBreak="0">
    <w:nsid w:val="524B5E97"/>
    <w:multiLevelType w:val="hybridMultilevel"/>
    <w:tmpl w:val="FCF858CE"/>
    <w:lvl w:ilvl="0" w:tplc="04090011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3" w15:restartNumberingAfterBreak="0">
    <w:nsid w:val="55295CC2"/>
    <w:multiLevelType w:val="hybridMultilevel"/>
    <w:tmpl w:val="0B60E006"/>
    <w:lvl w:ilvl="0" w:tplc="04090017">
      <w:start w:val="1"/>
      <w:numFmt w:val="lowerLetter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4" w15:restartNumberingAfterBreak="0">
    <w:nsid w:val="55F86598"/>
    <w:multiLevelType w:val="hybridMultilevel"/>
    <w:tmpl w:val="FF143E74"/>
    <w:lvl w:ilvl="0" w:tplc="04090011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65" w15:restartNumberingAfterBreak="0">
    <w:nsid w:val="58697DDE"/>
    <w:multiLevelType w:val="hybridMultilevel"/>
    <w:tmpl w:val="5216A98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6" w15:restartNumberingAfterBreak="0">
    <w:nsid w:val="5AD904D6"/>
    <w:multiLevelType w:val="hybridMultilevel"/>
    <w:tmpl w:val="70DE88B8"/>
    <w:lvl w:ilvl="0" w:tplc="F7F88B3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7" w15:restartNumberingAfterBreak="0">
    <w:nsid w:val="5C7714D0"/>
    <w:multiLevelType w:val="hybridMultilevel"/>
    <w:tmpl w:val="A81A791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8" w15:restartNumberingAfterBreak="0">
    <w:nsid w:val="5DBB0D39"/>
    <w:multiLevelType w:val="hybridMultilevel"/>
    <w:tmpl w:val="A1629690"/>
    <w:lvl w:ilvl="0" w:tplc="04090017">
      <w:start w:val="1"/>
      <w:numFmt w:val="lowerLetter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9" w15:restartNumberingAfterBreak="0">
    <w:nsid w:val="5EE2516C"/>
    <w:multiLevelType w:val="hybridMultilevel"/>
    <w:tmpl w:val="98C07D52"/>
    <w:lvl w:ilvl="0" w:tplc="04090019">
      <w:start w:val="1"/>
      <w:numFmt w:val="lowerLetter"/>
      <w:lvlText w:val="%1."/>
      <w:lvlJc w:val="left"/>
      <w:pPr>
        <w:ind w:left="11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0" w:hanging="360"/>
      </w:pPr>
    </w:lvl>
    <w:lvl w:ilvl="2" w:tplc="0409001B" w:tentative="1">
      <w:start w:val="1"/>
      <w:numFmt w:val="lowerRoman"/>
      <w:lvlText w:val="%3."/>
      <w:lvlJc w:val="right"/>
      <w:pPr>
        <w:ind w:left="2580" w:hanging="180"/>
      </w:pPr>
    </w:lvl>
    <w:lvl w:ilvl="3" w:tplc="0409000F" w:tentative="1">
      <w:start w:val="1"/>
      <w:numFmt w:val="decimal"/>
      <w:lvlText w:val="%4."/>
      <w:lvlJc w:val="left"/>
      <w:pPr>
        <w:ind w:left="3300" w:hanging="360"/>
      </w:pPr>
    </w:lvl>
    <w:lvl w:ilvl="4" w:tplc="04090019" w:tentative="1">
      <w:start w:val="1"/>
      <w:numFmt w:val="lowerLetter"/>
      <w:lvlText w:val="%5."/>
      <w:lvlJc w:val="left"/>
      <w:pPr>
        <w:ind w:left="4020" w:hanging="360"/>
      </w:pPr>
    </w:lvl>
    <w:lvl w:ilvl="5" w:tplc="0409001B" w:tentative="1">
      <w:start w:val="1"/>
      <w:numFmt w:val="lowerRoman"/>
      <w:lvlText w:val="%6."/>
      <w:lvlJc w:val="right"/>
      <w:pPr>
        <w:ind w:left="4740" w:hanging="180"/>
      </w:pPr>
    </w:lvl>
    <w:lvl w:ilvl="6" w:tplc="0409000F" w:tentative="1">
      <w:start w:val="1"/>
      <w:numFmt w:val="decimal"/>
      <w:lvlText w:val="%7."/>
      <w:lvlJc w:val="left"/>
      <w:pPr>
        <w:ind w:left="5460" w:hanging="360"/>
      </w:pPr>
    </w:lvl>
    <w:lvl w:ilvl="7" w:tplc="04090019" w:tentative="1">
      <w:start w:val="1"/>
      <w:numFmt w:val="lowerLetter"/>
      <w:lvlText w:val="%8."/>
      <w:lvlJc w:val="left"/>
      <w:pPr>
        <w:ind w:left="6180" w:hanging="360"/>
      </w:pPr>
    </w:lvl>
    <w:lvl w:ilvl="8" w:tplc="0409001B" w:tentative="1">
      <w:start w:val="1"/>
      <w:numFmt w:val="lowerRoman"/>
      <w:lvlText w:val="%9."/>
      <w:lvlJc w:val="right"/>
      <w:pPr>
        <w:ind w:left="6900" w:hanging="180"/>
      </w:pPr>
    </w:lvl>
  </w:abstractNum>
  <w:abstractNum w:abstractNumId="70" w15:restartNumberingAfterBreak="0">
    <w:nsid w:val="5F045B3D"/>
    <w:multiLevelType w:val="hybridMultilevel"/>
    <w:tmpl w:val="CF4AC75C"/>
    <w:lvl w:ilvl="0" w:tplc="9FD888C0">
      <w:start w:val="1"/>
      <w:numFmt w:val="decimal"/>
      <w:lvlText w:val="%1.)"/>
      <w:lvlJc w:val="left"/>
      <w:pPr>
        <w:ind w:left="1800" w:hanging="360"/>
      </w:pPr>
      <w:rPr>
        <w:rFonts w:ascii="Times New Roman" w:hAnsi="Times New Roman" w:cs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71" w15:restartNumberingAfterBreak="0">
    <w:nsid w:val="60BA12A2"/>
    <w:multiLevelType w:val="hybridMultilevel"/>
    <w:tmpl w:val="2A0A297A"/>
    <w:lvl w:ilvl="0" w:tplc="04090019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2" w15:restartNumberingAfterBreak="0">
    <w:nsid w:val="60CE0FF6"/>
    <w:multiLevelType w:val="hybridMultilevel"/>
    <w:tmpl w:val="302EDA4A"/>
    <w:lvl w:ilvl="0" w:tplc="78E8B80C">
      <w:start w:val="1"/>
      <w:numFmt w:val="lowerLetter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73" w15:restartNumberingAfterBreak="0">
    <w:nsid w:val="61582FC1"/>
    <w:multiLevelType w:val="hybridMultilevel"/>
    <w:tmpl w:val="594E8E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4" w15:restartNumberingAfterBreak="0">
    <w:nsid w:val="615B39AD"/>
    <w:multiLevelType w:val="hybridMultilevel"/>
    <w:tmpl w:val="63D09914"/>
    <w:lvl w:ilvl="0" w:tplc="17428C56">
      <w:start w:val="1"/>
      <w:numFmt w:val="lowerLetter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75" w15:restartNumberingAfterBreak="0">
    <w:nsid w:val="62AD51AA"/>
    <w:multiLevelType w:val="hybridMultilevel"/>
    <w:tmpl w:val="499A0826"/>
    <w:lvl w:ilvl="0" w:tplc="04090019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6" w15:restartNumberingAfterBreak="0">
    <w:nsid w:val="66CE32B4"/>
    <w:multiLevelType w:val="hybridMultilevel"/>
    <w:tmpl w:val="984297D0"/>
    <w:lvl w:ilvl="0" w:tplc="04090017">
      <w:start w:val="1"/>
      <w:numFmt w:val="lowerLetter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77" w15:restartNumberingAfterBreak="0">
    <w:nsid w:val="67AA362B"/>
    <w:multiLevelType w:val="hybridMultilevel"/>
    <w:tmpl w:val="BE983E5A"/>
    <w:lvl w:ilvl="0" w:tplc="04090011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78" w15:restartNumberingAfterBreak="0">
    <w:nsid w:val="68EF77B0"/>
    <w:multiLevelType w:val="hybridMultilevel"/>
    <w:tmpl w:val="D8CA8108"/>
    <w:lvl w:ilvl="0" w:tplc="DA6261F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9" w15:restartNumberingAfterBreak="0">
    <w:nsid w:val="6D7F6036"/>
    <w:multiLevelType w:val="multilevel"/>
    <w:tmpl w:val="B47CA81E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0" w15:restartNumberingAfterBreak="0">
    <w:nsid w:val="70792D8A"/>
    <w:multiLevelType w:val="hybridMultilevel"/>
    <w:tmpl w:val="EA369FE2"/>
    <w:lvl w:ilvl="0" w:tplc="643A604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1" w15:restartNumberingAfterBreak="0">
    <w:nsid w:val="74727A93"/>
    <w:multiLevelType w:val="hybridMultilevel"/>
    <w:tmpl w:val="0C14C65A"/>
    <w:lvl w:ilvl="0" w:tplc="04090011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82" w15:restartNumberingAfterBreak="0">
    <w:nsid w:val="75F62EA1"/>
    <w:multiLevelType w:val="hybridMultilevel"/>
    <w:tmpl w:val="4A02A3C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3" w15:restartNumberingAfterBreak="0">
    <w:nsid w:val="78D96041"/>
    <w:multiLevelType w:val="hybridMultilevel"/>
    <w:tmpl w:val="EC4CC77C"/>
    <w:lvl w:ilvl="0" w:tplc="0F86E8BA">
      <w:start w:val="1"/>
      <w:numFmt w:val="lowerLetter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num w:numId="1">
    <w:abstractNumId w:val="78"/>
  </w:num>
  <w:num w:numId="2">
    <w:abstractNumId w:val="51"/>
  </w:num>
  <w:num w:numId="3">
    <w:abstractNumId w:val="2"/>
  </w:num>
  <w:num w:numId="4">
    <w:abstractNumId w:val="35"/>
  </w:num>
  <w:num w:numId="5">
    <w:abstractNumId w:val="11"/>
  </w:num>
  <w:num w:numId="6">
    <w:abstractNumId w:val="46"/>
  </w:num>
  <w:num w:numId="7">
    <w:abstractNumId w:val="69"/>
  </w:num>
  <w:num w:numId="8">
    <w:abstractNumId w:val="71"/>
  </w:num>
  <w:num w:numId="9">
    <w:abstractNumId w:val="24"/>
  </w:num>
  <w:num w:numId="10">
    <w:abstractNumId w:val="62"/>
  </w:num>
  <w:num w:numId="11">
    <w:abstractNumId w:val="44"/>
  </w:num>
  <w:num w:numId="12">
    <w:abstractNumId w:val="57"/>
  </w:num>
  <w:num w:numId="13">
    <w:abstractNumId w:val="39"/>
  </w:num>
  <w:num w:numId="14">
    <w:abstractNumId w:val="14"/>
  </w:num>
  <w:num w:numId="15">
    <w:abstractNumId w:val="19"/>
  </w:num>
  <w:num w:numId="16">
    <w:abstractNumId w:val="1"/>
  </w:num>
  <w:num w:numId="17">
    <w:abstractNumId w:val="70"/>
  </w:num>
  <w:num w:numId="18">
    <w:abstractNumId w:val="45"/>
  </w:num>
  <w:num w:numId="19">
    <w:abstractNumId w:val="25"/>
  </w:num>
  <w:num w:numId="20">
    <w:abstractNumId w:val="33"/>
  </w:num>
  <w:num w:numId="21">
    <w:abstractNumId w:val="10"/>
  </w:num>
  <w:num w:numId="22">
    <w:abstractNumId w:val="37"/>
  </w:num>
  <w:num w:numId="23">
    <w:abstractNumId w:val="12"/>
  </w:num>
  <w:num w:numId="24">
    <w:abstractNumId w:val="34"/>
  </w:num>
  <w:num w:numId="25">
    <w:abstractNumId w:val="50"/>
  </w:num>
  <w:num w:numId="26">
    <w:abstractNumId w:val="66"/>
  </w:num>
  <w:num w:numId="27">
    <w:abstractNumId w:val="13"/>
  </w:num>
  <w:num w:numId="28">
    <w:abstractNumId w:val="0"/>
  </w:num>
  <w:num w:numId="29">
    <w:abstractNumId w:val="60"/>
  </w:num>
  <w:num w:numId="30">
    <w:abstractNumId w:val="75"/>
  </w:num>
  <w:num w:numId="31">
    <w:abstractNumId w:val="81"/>
  </w:num>
  <w:num w:numId="32">
    <w:abstractNumId w:val="53"/>
  </w:num>
  <w:num w:numId="33">
    <w:abstractNumId w:val="68"/>
  </w:num>
  <w:num w:numId="34">
    <w:abstractNumId w:val="4"/>
  </w:num>
  <w:num w:numId="35">
    <w:abstractNumId w:val="8"/>
  </w:num>
  <w:num w:numId="36">
    <w:abstractNumId w:val="23"/>
  </w:num>
  <w:num w:numId="37">
    <w:abstractNumId w:val="64"/>
  </w:num>
  <w:num w:numId="38">
    <w:abstractNumId w:val="76"/>
  </w:num>
  <w:num w:numId="39">
    <w:abstractNumId w:val="20"/>
  </w:num>
  <w:num w:numId="40">
    <w:abstractNumId w:val="30"/>
  </w:num>
  <w:num w:numId="41">
    <w:abstractNumId w:val="58"/>
  </w:num>
  <w:num w:numId="42">
    <w:abstractNumId w:val="41"/>
  </w:num>
  <w:num w:numId="43">
    <w:abstractNumId w:val="43"/>
  </w:num>
  <w:num w:numId="44">
    <w:abstractNumId w:val="22"/>
  </w:num>
  <w:num w:numId="45">
    <w:abstractNumId w:val="5"/>
  </w:num>
  <w:num w:numId="46">
    <w:abstractNumId w:val="28"/>
  </w:num>
  <w:num w:numId="47">
    <w:abstractNumId w:val="54"/>
  </w:num>
  <w:num w:numId="48">
    <w:abstractNumId w:val="77"/>
  </w:num>
  <w:num w:numId="49">
    <w:abstractNumId w:val="59"/>
  </w:num>
  <w:num w:numId="50">
    <w:abstractNumId w:val="49"/>
  </w:num>
  <w:num w:numId="51">
    <w:abstractNumId w:val="3"/>
  </w:num>
  <w:num w:numId="52">
    <w:abstractNumId w:val="36"/>
  </w:num>
  <w:num w:numId="53">
    <w:abstractNumId w:val="63"/>
  </w:num>
  <w:num w:numId="54">
    <w:abstractNumId w:val="47"/>
  </w:num>
  <w:num w:numId="55">
    <w:abstractNumId w:val="61"/>
  </w:num>
  <w:num w:numId="56">
    <w:abstractNumId w:val="31"/>
  </w:num>
  <w:num w:numId="57">
    <w:abstractNumId w:val="38"/>
  </w:num>
  <w:num w:numId="58">
    <w:abstractNumId w:val="18"/>
  </w:num>
  <w:num w:numId="59">
    <w:abstractNumId w:val="80"/>
  </w:num>
  <w:num w:numId="60">
    <w:abstractNumId w:val="40"/>
  </w:num>
  <w:num w:numId="61">
    <w:abstractNumId w:val="79"/>
  </w:num>
  <w:num w:numId="62">
    <w:abstractNumId w:val="55"/>
  </w:num>
  <w:num w:numId="63">
    <w:abstractNumId w:val="48"/>
  </w:num>
  <w:num w:numId="64">
    <w:abstractNumId w:val="26"/>
  </w:num>
  <w:num w:numId="65">
    <w:abstractNumId w:val="82"/>
  </w:num>
  <w:num w:numId="66">
    <w:abstractNumId w:val="73"/>
  </w:num>
  <w:num w:numId="67">
    <w:abstractNumId w:val="7"/>
  </w:num>
  <w:num w:numId="68">
    <w:abstractNumId w:val="16"/>
  </w:num>
  <w:num w:numId="69">
    <w:abstractNumId w:val="17"/>
  </w:num>
  <w:num w:numId="70">
    <w:abstractNumId w:val="52"/>
  </w:num>
  <w:num w:numId="71">
    <w:abstractNumId w:val="15"/>
  </w:num>
  <w:num w:numId="72">
    <w:abstractNumId w:val="67"/>
  </w:num>
  <w:num w:numId="73">
    <w:abstractNumId w:val="32"/>
  </w:num>
  <w:num w:numId="74">
    <w:abstractNumId w:val="42"/>
  </w:num>
  <w:num w:numId="75">
    <w:abstractNumId w:val="65"/>
  </w:num>
  <w:num w:numId="76">
    <w:abstractNumId w:val="6"/>
  </w:num>
  <w:num w:numId="77">
    <w:abstractNumId w:val="27"/>
  </w:num>
  <w:num w:numId="78">
    <w:abstractNumId w:val="56"/>
  </w:num>
  <w:num w:numId="79">
    <w:abstractNumId w:val="72"/>
  </w:num>
  <w:num w:numId="80">
    <w:abstractNumId w:val="21"/>
  </w:num>
  <w:num w:numId="81">
    <w:abstractNumId w:val="74"/>
  </w:num>
  <w:num w:numId="82">
    <w:abstractNumId w:val="9"/>
  </w:num>
  <w:num w:numId="83">
    <w:abstractNumId w:val="83"/>
  </w:num>
  <w:num w:numId="84">
    <w:abstractNumId w:val="29"/>
  </w:num>
  <w:numIdMacAtCleanup w:val="7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E0E97"/>
    <w:rsid w:val="000077CD"/>
    <w:rsid w:val="00026297"/>
    <w:rsid w:val="00027785"/>
    <w:rsid w:val="00033A0A"/>
    <w:rsid w:val="00034710"/>
    <w:rsid w:val="00035251"/>
    <w:rsid w:val="00040025"/>
    <w:rsid w:val="00044A2D"/>
    <w:rsid w:val="000538FE"/>
    <w:rsid w:val="000560D2"/>
    <w:rsid w:val="00060088"/>
    <w:rsid w:val="00060E51"/>
    <w:rsid w:val="000661CF"/>
    <w:rsid w:val="0006629F"/>
    <w:rsid w:val="000747E0"/>
    <w:rsid w:val="00081D44"/>
    <w:rsid w:val="0008201D"/>
    <w:rsid w:val="0008287E"/>
    <w:rsid w:val="00090A5F"/>
    <w:rsid w:val="0009397B"/>
    <w:rsid w:val="00094604"/>
    <w:rsid w:val="00095434"/>
    <w:rsid w:val="000A20F0"/>
    <w:rsid w:val="000A21A2"/>
    <w:rsid w:val="000A3CD2"/>
    <w:rsid w:val="000A7FC1"/>
    <w:rsid w:val="000B2F37"/>
    <w:rsid w:val="000B60A9"/>
    <w:rsid w:val="000B73C8"/>
    <w:rsid w:val="000C6573"/>
    <w:rsid w:val="000C6A47"/>
    <w:rsid w:val="000C6ADD"/>
    <w:rsid w:val="000D315B"/>
    <w:rsid w:val="000D458D"/>
    <w:rsid w:val="000D665F"/>
    <w:rsid w:val="000F3D33"/>
    <w:rsid w:val="000F4448"/>
    <w:rsid w:val="000F54AC"/>
    <w:rsid w:val="00100F5B"/>
    <w:rsid w:val="00114FC1"/>
    <w:rsid w:val="00120EBC"/>
    <w:rsid w:val="00121BBE"/>
    <w:rsid w:val="00127328"/>
    <w:rsid w:val="00130B9E"/>
    <w:rsid w:val="0013335F"/>
    <w:rsid w:val="00134C13"/>
    <w:rsid w:val="001350D3"/>
    <w:rsid w:val="001421C8"/>
    <w:rsid w:val="0014556D"/>
    <w:rsid w:val="00150C5A"/>
    <w:rsid w:val="001637A7"/>
    <w:rsid w:val="00171053"/>
    <w:rsid w:val="001821D3"/>
    <w:rsid w:val="001917BD"/>
    <w:rsid w:val="00193320"/>
    <w:rsid w:val="00196E78"/>
    <w:rsid w:val="00197AB3"/>
    <w:rsid w:val="001A5E44"/>
    <w:rsid w:val="001B2739"/>
    <w:rsid w:val="001B6EEC"/>
    <w:rsid w:val="001C0CCB"/>
    <w:rsid w:val="001C2965"/>
    <w:rsid w:val="001C6436"/>
    <w:rsid w:val="001E0024"/>
    <w:rsid w:val="001E0980"/>
    <w:rsid w:val="001E322E"/>
    <w:rsid w:val="001E3604"/>
    <w:rsid w:val="001E3CDA"/>
    <w:rsid w:val="001E3CFC"/>
    <w:rsid w:val="001E51FC"/>
    <w:rsid w:val="001E665D"/>
    <w:rsid w:val="001F55F9"/>
    <w:rsid w:val="002006B3"/>
    <w:rsid w:val="00200FF6"/>
    <w:rsid w:val="00207A61"/>
    <w:rsid w:val="00210970"/>
    <w:rsid w:val="0021226B"/>
    <w:rsid w:val="00215153"/>
    <w:rsid w:val="00222A13"/>
    <w:rsid w:val="00226684"/>
    <w:rsid w:val="002271D1"/>
    <w:rsid w:val="00232831"/>
    <w:rsid w:val="00235D8E"/>
    <w:rsid w:val="00235E38"/>
    <w:rsid w:val="00237B7D"/>
    <w:rsid w:val="0024089A"/>
    <w:rsid w:val="00254106"/>
    <w:rsid w:val="00257090"/>
    <w:rsid w:val="002662FB"/>
    <w:rsid w:val="00267E51"/>
    <w:rsid w:val="0027119B"/>
    <w:rsid w:val="00282C31"/>
    <w:rsid w:val="002844D4"/>
    <w:rsid w:val="00291814"/>
    <w:rsid w:val="00292FB9"/>
    <w:rsid w:val="002A2AFF"/>
    <w:rsid w:val="002A511B"/>
    <w:rsid w:val="002A5BD2"/>
    <w:rsid w:val="002A67CA"/>
    <w:rsid w:val="002B6B90"/>
    <w:rsid w:val="002B7D77"/>
    <w:rsid w:val="002C0BDA"/>
    <w:rsid w:val="002C17BC"/>
    <w:rsid w:val="002D0E75"/>
    <w:rsid w:val="002D5064"/>
    <w:rsid w:val="002D5EC9"/>
    <w:rsid w:val="002E719D"/>
    <w:rsid w:val="00300BD1"/>
    <w:rsid w:val="0030203C"/>
    <w:rsid w:val="00302058"/>
    <w:rsid w:val="00302661"/>
    <w:rsid w:val="00304275"/>
    <w:rsid w:val="003060C8"/>
    <w:rsid w:val="003113F9"/>
    <w:rsid w:val="00315A8E"/>
    <w:rsid w:val="00315BD2"/>
    <w:rsid w:val="00315DEF"/>
    <w:rsid w:val="00320A59"/>
    <w:rsid w:val="00326DB5"/>
    <w:rsid w:val="00330A13"/>
    <w:rsid w:val="00333C1C"/>
    <w:rsid w:val="00334B45"/>
    <w:rsid w:val="00334FDC"/>
    <w:rsid w:val="0034012F"/>
    <w:rsid w:val="00343D5C"/>
    <w:rsid w:val="00350114"/>
    <w:rsid w:val="003600D6"/>
    <w:rsid w:val="00362349"/>
    <w:rsid w:val="00363534"/>
    <w:rsid w:val="0036581A"/>
    <w:rsid w:val="00365B19"/>
    <w:rsid w:val="00376BD9"/>
    <w:rsid w:val="00376DE5"/>
    <w:rsid w:val="00381D23"/>
    <w:rsid w:val="003836AC"/>
    <w:rsid w:val="00385482"/>
    <w:rsid w:val="003854A2"/>
    <w:rsid w:val="003A3BDB"/>
    <w:rsid w:val="003A65B4"/>
    <w:rsid w:val="003A74C9"/>
    <w:rsid w:val="003B0D6E"/>
    <w:rsid w:val="003B33F9"/>
    <w:rsid w:val="003D02A2"/>
    <w:rsid w:val="003D74A0"/>
    <w:rsid w:val="003E17C3"/>
    <w:rsid w:val="003E4CD9"/>
    <w:rsid w:val="003E5B25"/>
    <w:rsid w:val="003F7968"/>
    <w:rsid w:val="00403940"/>
    <w:rsid w:val="004040DF"/>
    <w:rsid w:val="00404A35"/>
    <w:rsid w:val="00404DE3"/>
    <w:rsid w:val="00412B60"/>
    <w:rsid w:val="0041496E"/>
    <w:rsid w:val="0042203F"/>
    <w:rsid w:val="0042271C"/>
    <w:rsid w:val="00425930"/>
    <w:rsid w:val="0042760F"/>
    <w:rsid w:val="004306D0"/>
    <w:rsid w:val="0043107F"/>
    <w:rsid w:val="00434E9F"/>
    <w:rsid w:val="004415D2"/>
    <w:rsid w:val="00450CA4"/>
    <w:rsid w:val="004553EC"/>
    <w:rsid w:val="004643A0"/>
    <w:rsid w:val="00466CA7"/>
    <w:rsid w:val="00471586"/>
    <w:rsid w:val="0048203F"/>
    <w:rsid w:val="004820C6"/>
    <w:rsid w:val="0048724C"/>
    <w:rsid w:val="00491F38"/>
    <w:rsid w:val="004978F1"/>
    <w:rsid w:val="004A43CB"/>
    <w:rsid w:val="004C0D79"/>
    <w:rsid w:val="004C1421"/>
    <w:rsid w:val="004C1A1A"/>
    <w:rsid w:val="004C249F"/>
    <w:rsid w:val="004C484B"/>
    <w:rsid w:val="004C776F"/>
    <w:rsid w:val="004C78FA"/>
    <w:rsid w:val="004E5BDE"/>
    <w:rsid w:val="004F0F27"/>
    <w:rsid w:val="0050337E"/>
    <w:rsid w:val="005217B7"/>
    <w:rsid w:val="00524313"/>
    <w:rsid w:val="00524EC3"/>
    <w:rsid w:val="0053212D"/>
    <w:rsid w:val="00541032"/>
    <w:rsid w:val="00543747"/>
    <w:rsid w:val="00545E7A"/>
    <w:rsid w:val="00550E80"/>
    <w:rsid w:val="005604E5"/>
    <w:rsid w:val="00561F6F"/>
    <w:rsid w:val="00577FBA"/>
    <w:rsid w:val="00580146"/>
    <w:rsid w:val="005834D2"/>
    <w:rsid w:val="00585035"/>
    <w:rsid w:val="005948F6"/>
    <w:rsid w:val="005A3675"/>
    <w:rsid w:val="005A48A5"/>
    <w:rsid w:val="005A7A6B"/>
    <w:rsid w:val="005B0140"/>
    <w:rsid w:val="005B51BE"/>
    <w:rsid w:val="005C6C4F"/>
    <w:rsid w:val="005D08A0"/>
    <w:rsid w:val="005D4598"/>
    <w:rsid w:val="005D4E4A"/>
    <w:rsid w:val="005D5DCF"/>
    <w:rsid w:val="005D6EC2"/>
    <w:rsid w:val="005E08B8"/>
    <w:rsid w:val="005E27F6"/>
    <w:rsid w:val="005E6DF0"/>
    <w:rsid w:val="005F1964"/>
    <w:rsid w:val="00601F2D"/>
    <w:rsid w:val="00602E3F"/>
    <w:rsid w:val="00605205"/>
    <w:rsid w:val="006054D6"/>
    <w:rsid w:val="00606B54"/>
    <w:rsid w:val="006150E8"/>
    <w:rsid w:val="0062249B"/>
    <w:rsid w:val="006249C9"/>
    <w:rsid w:val="0062500D"/>
    <w:rsid w:val="00627697"/>
    <w:rsid w:val="006407DA"/>
    <w:rsid w:val="0064474F"/>
    <w:rsid w:val="00645341"/>
    <w:rsid w:val="00653F46"/>
    <w:rsid w:val="006568F6"/>
    <w:rsid w:val="00656D7E"/>
    <w:rsid w:val="00660072"/>
    <w:rsid w:val="00662825"/>
    <w:rsid w:val="006725F1"/>
    <w:rsid w:val="00672F49"/>
    <w:rsid w:val="00674B95"/>
    <w:rsid w:val="006763A9"/>
    <w:rsid w:val="00680ED4"/>
    <w:rsid w:val="00690217"/>
    <w:rsid w:val="00692C24"/>
    <w:rsid w:val="00692DAC"/>
    <w:rsid w:val="006A0945"/>
    <w:rsid w:val="006A1595"/>
    <w:rsid w:val="006A38B5"/>
    <w:rsid w:val="006A78B0"/>
    <w:rsid w:val="006B0905"/>
    <w:rsid w:val="006B2782"/>
    <w:rsid w:val="006B63CE"/>
    <w:rsid w:val="006B6920"/>
    <w:rsid w:val="006B792B"/>
    <w:rsid w:val="006B7BAC"/>
    <w:rsid w:val="006E5A81"/>
    <w:rsid w:val="006E65E7"/>
    <w:rsid w:val="006F0995"/>
    <w:rsid w:val="006F1876"/>
    <w:rsid w:val="007059F1"/>
    <w:rsid w:val="00707FC1"/>
    <w:rsid w:val="00713506"/>
    <w:rsid w:val="00715276"/>
    <w:rsid w:val="0072285E"/>
    <w:rsid w:val="00727823"/>
    <w:rsid w:val="007355AC"/>
    <w:rsid w:val="007358EB"/>
    <w:rsid w:val="0074199E"/>
    <w:rsid w:val="00744A47"/>
    <w:rsid w:val="00745AAE"/>
    <w:rsid w:val="007564F2"/>
    <w:rsid w:val="00766E50"/>
    <w:rsid w:val="0077261A"/>
    <w:rsid w:val="00775E44"/>
    <w:rsid w:val="007767BC"/>
    <w:rsid w:val="0078214A"/>
    <w:rsid w:val="00782F17"/>
    <w:rsid w:val="00784DED"/>
    <w:rsid w:val="0079089D"/>
    <w:rsid w:val="007953BE"/>
    <w:rsid w:val="007A2B6F"/>
    <w:rsid w:val="007A6598"/>
    <w:rsid w:val="007A6769"/>
    <w:rsid w:val="007B3588"/>
    <w:rsid w:val="007B49A6"/>
    <w:rsid w:val="007B6F4B"/>
    <w:rsid w:val="007B774F"/>
    <w:rsid w:val="007C0550"/>
    <w:rsid w:val="007C5466"/>
    <w:rsid w:val="007C7994"/>
    <w:rsid w:val="007D05F9"/>
    <w:rsid w:val="007D3F9D"/>
    <w:rsid w:val="007D5196"/>
    <w:rsid w:val="007E2605"/>
    <w:rsid w:val="007E655B"/>
    <w:rsid w:val="007F011D"/>
    <w:rsid w:val="007F4E01"/>
    <w:rsid w:val="007F727F"/>
    <w:rsid w:val="008014C9"/>
    <w:rsid w:val="008059DB"/>
    <w:rsid w:val="008076BB"/>
    <w:rsid w:val="008111E6"/>
    <w:rsid w:val="008138CC"/>
    <w:rsid w:val="0081667C"/>
    <w:rsid w:val="00820D4C"/>
    <w:rsid w:val="00822734"/>
    <w:rsid w:val="008248CC"/>
    <w:rsid w:val="008255BF"/>
    <w:rsid w:val="00825688"/>
    <w:rsid w:val="00833B99"/>
    <w:rsid w:val="008460B7"/>
    <w:rsid w:val="0084619C"/>
    <w:rsid w:val="00846EAF"/>
    <w:rsid w:val="00847835"/>
    <w:rsid w:val="00847856"/>
    <w:rsid w:val="00851136"/>
    <w:rsid w:val="00853A44"/>
    <w:rsid w:val="00855B91"/>
    <w:rsid w:val="008571EB"/>
    <w:rsid w:val="00861AEE"/>
    <w:rsid w:val="00863FE2"/>
    <w:rsid w:val="00865948"/>
    <w:rsid w:val="00872C7A"/>
    <w:rsid w:val="00876006"/>
    <w:rsid w:val="00882191"/>
    <w:rsid w:val="008854E4"/>
    <w:rsid w:val="0088634F"/>
    <w:rsid w:val="00892240"/>
    <w:rsid w:val="00896701"/>
    <w:rsid w:val="008A0D08"/>
    <w:rsid w:val="008A45C8"/>
    <w:rsid w:val="008B09C2"/>
    <w:rsid w:val="008B356F"/>
    <w:rsid w:val="008C0B80"/>
    <w:rsid w:val="008D4C4C"/>
    <w:rsid w:val="008E0DB9"/>
    <w:rsid w:val="008E3E94"/>
    <w:rsid w:val="008E4276"/>
    <w:rsid w:val="008E6A4B"/>
    <w:rsid w:val="008F04BD"/>
    <w:rsid w:val="008F19F1"/>
    <w:rsid w:val="008F28DB"/>
    <w:rsid w:val="008F4034"/>
    <w:rsid w:val="008F4F1F"/>
    <w:rsid w:val="008F500D"/>
    <w:rsid w:val="00901EB1"/>
    <w:rsid w:val="00905880"/>
    <w:rsid w:val="009070D4"/>
    <w:rsid w:val="0091096E"/>
    <w:rsid w:val="00910F08"/>
    <w:rsid w:val="00912598"/>
    <w:rsid w:val="00912A31"/>
    <w:rsid w:val="00913C1D"/>
    <w:rsid w:val="0092191A"/>
    <w:rsid w:val="009263A9"/>
    <w:rsid w:val="0092674C"/>
    <w:rsid w:val="009310B7"/>
    <w:rsid w:val="00935C93"/>
    <w:rsid w:val="00936862"/>
    <w:rsid w:val="00936B1C"/>
    <w:rsid w:val="0095120B"/>
    <w:rsid w:val="009679E1"/>
    <w:rsid w:val="00970BBE"/>
    <w:rsid w:val="00971BF5"/>
    <w:rsid w:val="00973524"/>
    <w:rsid w:val="00973DEE"/>
    <w:rsid w:val="00980470"/>
    <w:rsid w:val="00980B34"/>
    <w:rsid w:val="0098679F"/>
    <w:rsid w:val="00992564"/>
    <w:rsid w:val="009A4B4D"/>
    <w:rsid w:val="009B1045"/>
    <w:rsid w:val="009B1848"/>
    <w:rsid w:val="009B252F"/>
    <w:rsid w:val="009B4790"/>
    <w:rsid w:val="009B6324"/>
    <w:rsid w:val="009C5547"/>
    <w:rsid w:val="009C7588"/>
    <w:rsid w:val="009D00DA"/>
    <w:rsid w:val="009D0BF2"/>
    <w:rsid w:val="009D173F"/>
    <w:rsid w:val="009E2067"/>
    <w:rsid w:val="009E4999"/>
    <w:rsid w:val="009E5290"/>
    <w:rsid w:val="009E7D90"/>
    <w:rsid w:val="009F108A"/>
    <w:rsid w:val="009F486C"/>
    <w:rsid w:val="009F68C6"/>
    <w:rsid w:val="009F7F2A"/>
    <w:rsid w:val="00A011DA"/>
    <w:rsid w:val="00A03F53"/>
    <w:rsid w:val="00A12003"/>
    <w:rsid w:val="00A15D8D"/>
    <w:rsid w:val="00A16B9D"/>
    <w:rsid w:val="00A2399A"/>
    <w:rsid w:val="00A24D1A"/>
    <w:rsid w:val="00A25B47"/>
    <w:rsid w:val="00A27AE0"/>
    <w:rsid w:val="00A31B26"/>
    <w:rsid w:val="00A4234B"/>
    <w:rsid w:val="00A45B26"/>
    <w:rsid w:val="00A5080D"/>
    <w:rsid w:val="00A51FFA"/>
    <w:rsid w:val="00A60A55"/>
    <w:rsid w:val="00A66CD8"/>
    <w:rsid w:val="00A7394D"/>
    <w:rsid w:val="00A7624B"/>
    <w:rsid w:val="00A84D74"/>
    <w:rsid w:val="00A8664B"/>
    <w:rsid w:val="00A90786"/>
    <w:rsid w:val="00A956E8"/>
    <w:rsid w:val="00AA0043"/>
    <w:rsid w:val="00AA413C"/>
    <w:rsid w:val="00AA5201"/>
    <w:rsid w:val="00AA545C"/>
    <w:rsid w:val="00AB631C"/>
    <w:rsid w:val="00AB7500"/>
    <w:rsid w:val="00AC6CB9"/>
    <w:rsid w:val="00AD3FA0"/>
    <w:rsid w:val="00AE6E65"/>
    <w:rsid w:val="00AF225B"/>
    <w:rsid w:val="00AF5099"/>
    <w:rsid w:val="00AF5747"/>
    <w:rsid w:val="00B036C8"/>
    <w:rsid w:val="00B05F71"/>
    <w:rsid w:val="00B0662A"/>
    <w:rsid w:val="00B12E34"/>
    <w:rsid w:val="00B13ACC"/>
    <w:rsid w:val="00B30456"/>
    <w:rsid w:val="00B30D45"/>
    <w:rsid w:val="00B34100"/>
    <w:rsid w:val="00B35BD8"/>
    <w:rsid w:val="00B36AA9"/>
    <w:rsid w:val="00B408DA"/>
    <w:rsid w:val="00B415CA"/>
    <w:rsid w:val="00B4294E"/>
    <w:rsid w:val="00B46B06"/>
    <w:rsid w:val="00B4780E"/>
    <w:rsid w:val="00B5363C"/>
    <w:rsid w:val="00B553A4"/>
    <w:rsid w:val="00B60FCE"/>
    <w:rsid w:val="00B7112E"/>
    <w:rsid w:val="00B71662"/>
    <w:rsid w:val="00B7681B"/>
    <w:rsid w:val="00B77C6C"/>
    <w:rsid w:val="00B813CB"/>
    <w:rsid w:val="00B861A8"/>
    <w:rsid w:val="00B934E3"/>
    <w:rsid w:val="00B960AB"/>
    <w:rsid w:val="00BC07A3"/>
    <w:rsid w:val="00BC1978"/>
    <w:rsid w:val="00BC2E15"/>
    <w:rsid w:val="00BE08F6"/>
    <w:rsid w:val="00BE0AEC"/>
    <w:rsid w:val="00BE6226"/>
    <w:rsid w:val="00BE7809"/>
    <w:rsid w:val="00BF2FD3"/>
    <w:rsid w:val="00BF3E24"/>
    <w:rsid w:val="00C10D94"/>
    <w:rsid w:val="00C1279B"/>
    <w:rsid w:val="00C14AE4"/>
    <w:rsid w:val="00C20F11"/>
    <w:rsid w:val="00C250E1"/>
    <w:rsid w:val="00C3177C"/>
    <w:rsid w:val="00C33623"/>
    <w:rsid w:val="00C44013"/>
    <w:rsid w:val="00C52641"/>
    <w:rsid w:val="00C560F3"/>
    <w:rsid w:val="00C62D29"/>
    <w:rsid w:val="00C66640"/>
    <w:rsid w:val="00C672F0"/>
    <w:rsid w:val="00C67AE5"/>
    <w:rsid w:val="00C70ACB"/>
    <w:rsid w:val="00C70EBB"/>
    <w:rsid w:val="00C72D73"/>
    <w:rsid w:val="00C81B38"/>
    <w:rsid w:val="00C8369F"/>
    <w:rsid w:val="00C945B8"/>
    <w:rsid w:val="00CA01C8"/>
    <w:rsid w:val="00CA04BF"/>
    <w:rsid w:val="00CB0340"/>
    <w:rsid w:val="00CB11B5"/>
    <w:rsid w:val="00CB164A"/>
    <w:rsid w:val="00CB42C7"/>
    <w:rsid w:val="00CB7839"/>
    <w:rsid w:val="00CC06EA"/>
    <w:rsid w:val="00CC184E"/>
    <w:rsid w:val="00CD6842"/>
    <w:rsid w:val="00CE13D5"/>
    <w:rsid w:val="00CE32A0"/>
    <w:rsid w:val="00CE4E28"/>
    <w:rsid w:val="00CF36DD"/>
    <w:rsid w:val="00CF748B"/>
    <w:rsid w:val="00D02FE1"/>
    <w:rsid w:val="00D03EBB"/>
    <w:rsid w:val="00D04ABD"/>
    <w:rsid w:val="00D04C62"/>
    <w:rsid w:val="00D04E26"/>
    <w:rsid w:val="00D05A09"/>
    <w:rsid w:val="00D05CF6"/>
    <w:rsid w:val="00D10953"/>
    <w:rsid w:val="00D114C9"/>
    <w:rsid w:val="00D14FFB"/>
    <w:rsid w:val="00D17ECF"/>
    <w:rsid w:val="00D20987"/>
    <w:rsid w:val="00D21AF7"/>
    <w:rsid w:val="00D23086"/>
    <w:rsid w:val="00D34596"/>
    <w:rsid w:val="00D3681C"/>
    <w:rsid w:val="00D37454"/>
    <w:rsid w:val="00D41E10"/>
    <w:rsid w:val="00D43E9B"/>
    <w:rsid w:val="00D4628F"/>
    <w:rsid w:val="00D50963"/>
    <w:rsid w:val="00D51AAD"/>
    <w:rsid w:val="00D5201E"/>
    <w:rsid w:val="00D52D9C"/>
    <w:rsid w:val="00D574E3"/>
    <w:rsid w:val="00D63B64"/>
    <w:rsid w:val="00D63DFB"/>
    <w:rsid w:val="00D651A7"/>
    <w:rsid w:val="00D7415F"/>
    <w:rsid w:val="00D81939"/>
    <w:rsid w:val="00D85178"/>
    <w:rsid w:val="00D91EFE"/>
    <w:rsid w:val="00D9411F"/>
    <w:rsid w:val="00D9446A"/>
    <w:rsid w:val="00D97096"/>
    <w:rsid w:val="00DA100A"/>
    <w:rsid w:val="00DA1F54"/>
    <w:rsid w:val="00DA5484"/>
    <w:rsid w:val="00DB1122"/>
    <w:rsid w:val="00DB42BD"/>
    <w:rsid w:val="00DC21B9"/>
    <w:rsid w:val="00DC36CD"/>
    <w:rsid w:val="00DC4463"/>
    <w:rsid w:val="00DC4FFB"/>
    <w:rsid w:val="00DC7DEE"/>
    <w:rsid w:val="00DD2316"/>
    <w:rsid w:val="00DE4285"/>
    <w:rsid w:val="00DE6CF7"/>
    <w:rsid w:val="00DF0905"/>
    <w:rsid w:val="00DF2EF9"/>
    <w:rsid w:val="00E003BB"/>
    <w:rsid w:val="00E04A6C"/>
    <w:rsid w:val="00E11120"/>
    <w:rsid w:val="00E14D24"/>
    <w:rsid w:val="00E20983"/>
    <w:rsid w:val="00E22773"/>
    <w:rsid w:val="00E25529"/>
    <w:rsid w:val="00E32601"/>
    <w:rsid w:val="00E42202"/>
    <w:rsid w:val="00E427A7"/>
    <w:rsid w:val="00E45BA4"/>
    <w:rsid w:val="00E5724D"/>
    <w:rsid w:val="00E64FC2"/>
    <w:rsid w:val="00E717B3"/>
    <w:rsid w:val="00E84043"/>
    <w:rsid w:val="00E84F7E"/>
    <w:rsid w:val="00E85576"/>
    <w:rsid w:val="00E85F75"/>
    <w:rsid w:val="00E97C47"/>
    <w:rsid w:val="00EA33B8"/>
    <w:rsid w:val="00EB40BD"/>
    <w:rsid w:val="00EB558B"/>
    <w:rsid w:val="00ED6AB4"/>
    <w:rsid w:val="00ED7DCB"/>
    <w:rsid w:val="00EE4459"/>
    <w:rsid w:val="00EE44FC"/>
    <w:rsid w:val="00EE64F1"/>
    <w:rsid w:val="00EF1481"/>
    <w:rsid w:val="00EF6F6F"/>
    <w:rsid w:val="00EF7072"/>
    <w:rsid w:val="00F01924"/>
    <w:rsid w:val="00F1567A"/>
    <w:rsid w:val="00F25DD9"/>
    <w:rsid w:val="00F2692A"/>
    <w:rsid w:val="00F344C3"/>
    <w:rsid w:val="00F412B7"/>
    <w:rsid w:val="00F46861"/>
    <w:rsid w:val="00F469D4"/>
    <w:rsid w:val="00F472CC"/>
    <w:rsid w:val="00F619A8"/>
    <w:rsid w:val="00F66AC8"/>
    <w:rsid w:val="00F77618"/>
    <w:rsid w:val="00F81F90"/>
    <w:rsid w:val="00F84A5F"/>
    <w:rsid w:val="00F9077F"/>
    <w:rsid w:val="00FA1B9A"/>
    <w:rsid w:val="00FB2111"/>
    <w:rsid w:val="00FB2BE6"/>
    <w:rsid w:val="00FB3E25"/>
    <w:rsid w:val="00FB4818"/>
    <w:rsid w:val="00FC4611"/>
    <w:rsid w:val="00FC4922"/>
    <w:rsid w:val="00FD536F"/>
    <w:rsid w:val="00FD6A49"/>
    <w:rsid w:val="00FE0E97"/>
    <w:rsid w:val="00FE3598"/>
    <w:rsid w:val="00FF50BB"/>
    <w:rsid w:val="00FF5585"/>
    <w:rsid w:val="00FF724E"/>
    <w:rsid w:val="00FF76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1F91C059"/>
  <w15:docId w15:val="{CCEDED6C-4FA7-4368-9576-B9C81F788F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953BE"/>
  </w:style>
  <w:style w:type="paragraph" w:styleId="Heading1">
    <w:name w:val="heading 1"/>
    <w:basedOn w:val="Normal"/>
    <w:next w:val="Normal"/>
    <w:link w:val="Heading1Char"/>
    <w:uiPriority w:val="9"/>
    <w:qFormat/>
    <w:rsid w:val="00D9446A"/>
    <w:pPr>
      <w:keepNext/>
      <w:keepLines/>
      <w:spacing w:before="240" w:after="0"/>
      <w:jc w:val="center"/>
      <w:outlineLvl w:val="0"/>
    </w:pPr>
    <w:rPr>
      <w:rFonts w:ascii="Times New Roman" w:eastAsiaTheme="majorEastAsia" w:hAnsi="Times New Roman" w:cstheme="majorBidi"/>
      <w:b/>
      <w:bCs/>
      <w:color w:val="000000" w:themeColor="text1"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60A55"/>
    <w:pPr>
      <w:keepNext/>
      <w:keepLines/>
      <w:spacing w:before="200" w:after="0"/>
      <w:jc w:val="both"/>
      <w:outlineLvl w:val="1"/>
    </w:pPr>
    <w:rPr>
      <w:rFonts w:ascii="Times New Roman" w:eastAsiaTheme="majorEastAsia" w:hAnsi="Times New Roman" w:cstheme="majorBidi"/>
      <w:b/>
      <w:bCs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F486C"/>
    <w:pPr>
      <w:keepNext/>
      <w:keepLines/>
      <w:spacing w:before="200" w:after="0"/>
      <w:outlineLvl w:val="2"/>
    </w:pPr>
    <w:rPr>
      <w:rFonts w:ascii="Times New Roman" w:eastAsiaTheme="majorEastAsia" w:hAnsi="Times New Roman" w:cstheme="majorBidi"/>
      <w:b/>
      <w:bCs/>
      <w:sz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9F486C"/>
    <w:pPr>
      <w:keepNext/>
      <w:keepLines/>
      <w:spacing w:before="200" w:after="0"/>
      <w:jc w:val="center"/>
      <w:outlineLvl w:val="3"/>
    </w:pPr>
    <w:rPr>
      <w:rFonts w:ascii="Times New Roman" w:eastAsiaTheme="majorEastAsia" w:hAnsi="Times New Roman" w:cstheme="majorBidi"/>
      <w:bCs/>
      <w:iCs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E0E97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6E65E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E65E7"/>
  </w:style>
  <w:style w:type="paragraph" w:styleId="Footer">
    <w:name w:val="footer"/>
    <w:basedOn w:val="Normal"/>
    <w:link w:val="FooterChar"/>
    <w:uiPriority w:val="99"/>
    <w:unhideWhenUsed/>
    <w:rsid w:val="006E65E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E65E7"/>
  </w:style>
  <w:style w:type="character" w:styleId="PlaceholderText">
    <w:name w:val="Placeholder Text"/>
    <w:basedOn w:val="DefaultParagraphFont"/>
    <w:uiPriority w:val="99"/>
    <w:semiHidden/>
    <w:rsid w:val="00CC184E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C184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C184E"/>
    <w:rPr>
      <w:rFonts w:ascii="Tahoma" w:hAnsi="Tahoma" w:cs="Tahoma"/>
      <w:sz w:val="16"/>
      <w:szCs w:val="16"/>
    </w:rPr>
  </w:style>
  <w:style w:type="paragraph" w:styleId="BodyText">
    <w:name w:val="Body Text"/>
    <w:basedOn w:val="Normal"/>
    <w:link w:val="BodyTextChar"/>
    <w:uiPriority w:val="1"/>
    <w:qFormat/>
    <w:rsid w:val="009E5290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9E5290"/>
    <w:rPr>
      <w:rFonts w:ascii="Times New Roman" w:eastAsia="Times New Roman" w:hAnsi="Times New Roman" w:cs="Times New Roman"/>
      <w:sz w:val="24"/>
      <w:szCs w:val="24"/>
    </w:rPr>
  </w:style>
  <w:style w:type="character" w:customStyle="1" w:styleId="markedcontent">
    <w:name w:val="markedcontent"/>
    <w:basedOn w:val="DefaultParagraphFont"/>
    <w:rsid w:val="00326DB5"/>
  </w:style>
  <w:style w:type="paragraph" w:styleId="List3">
    <w:name w:val="List 3"/>
    <w:basedOn w:val="Normal"/>
    <w:uiPriority w:val="99"/>
    <w:unhideWhenUsed/>
    <w:rsid w:val="009C7588"/>
    <w:pPr>
      <w:ind w:left="1080" w:hanging="360"/>
      <w:contextualSpacing/>
    </w:pPr>
  </w:style>
  <w:style w:type="paragraph" w:styleId="BodyTextIndent">
    <w:name w:val="Body Text Indent"/>
    <w:basedOn w:val="Normal"/>
    <w:link w:val="BodyTextIndentChar"/>
    <w:uiPriority w:val="99"/>
    <w:unhideWhenUsed/>
    <w:rsid w:val="009C7588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rsid w:val="009C7588"/>
  </w:style>
  <w:style w:type="paragraph" w:styleId="BodyTextFirstIndent2">
    <w:name w:val="Body Text First Indent 2"/>
    <w:basedOn w:val="BodyTextIndent"/>
    <w:link w:val="BodyTextFirstIndent2Char"/>
    <w:uiPriority w:val="99"/>
    <w:unhideWhenUsed/>
    <w:rsid w:val="009C7588"/>
    <w:pPr>
      <w:spacing w:after="200"/>
      <w:ind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rsid w:val="009C7588"/>
  </w:style>
  <w:style w:type="paragraph" w:styleId="EndnoteText">
    <w:name w:val="endnote text"/>
    <w:basedOn w:val="Normal"/>
    <w:link w:val="EndnoteTextChar"/>
    <w:uiPriority w:val="99"/>
    <w:semiHidden/>
    <w:unhideWhenUsed/>
    <w:rsid w:val="008A45C8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A45C8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8A45C8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D9446A"/>
    <w:rPr>
      <w:rFonts w:ascii="Times New Roman" w:eastAsiaTheme="majorEastAsia" w:hAnsi="Times New Roman" w:cstheme="majorBidi"/>
      <w:b/>
      <w:bCs/>
      <w:color w:val="000000" w:themeColor="text1"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A60A55"/>
    <w:rPr>
      <w:rFonts w:ascii="Times New Roman" w:eastAsiaTheme="majorEastAsia" w:hAnsi="Times New Roman" w:cstheme="majorBidi"/>
      <w:b/>
      <w:bCs/>
      <w:sz w:val="24"/>
      <w:szCs w:val="26"/>
    </w:rPr>
  </w:style>
  <w:style w:type="paragraph" w:styleId="TOCHeading">
    <w:name w:val="TOC Heading"/>
    <w:basedOn w:val="Heading1"/>
    <w:next w:val="Normal"/>
    <w:uiPriority w:val="39"/>
    <w:unhideWhenUsed/>
    <w:qFormat/>
    <w:rsid w:val="00550E80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qFormat/>
    <w:rsid w:val="00550E80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qFormat/>
    <w:rsid w:val="00550E80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550E80"/>
    <w:rPr>
      <w:color w:val="0000FF" w:themeColor="hyperlink"/>
      <w:u w:val="single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0D315B"/>
    <w:pPr>
      <w:spacing w:after="100"/>
      <w:ind w:left="440"/>
    </w:pPr>
    <w:rPr>
      <w:rFonts w:eastAsiaTheme="minorEastAsia"/>
    </w:rPr>
  </w:style>
  <w:style w:type="character" w:styleId="Emphasis">
    <w:name w:val="Emphasis"/>
    <w:basedOn w:val="DefaultParagraphFont"/>
    <w:uiPriority w:val="20"/>
    <w:qFormat/>
    <w:rsid w:val="0043107F"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9"/>
    <w:rsid w:val="009F486C"/>
    <w:rPr>
      <w:rFonts w:ascii="Times New Roman" w:eastAsiaTheme="majorEastAsia" w:hAnsi="Times New Roman" w:cstheme="majorBidi"/>
      <w:b/>
      <w:bCs/>
      <w:sz w:val="24"/>
    </w:rPr>
  </w:style>
  <w:style w:type="character" w:customStyle="1" w:styleId="Heading4Char">
    <w:name w:val="Heading 4 Char"/>
    <w:basedOn w:val="DefaultParagraphFont"/>
    <w:link w:val="Heading4"/>
    <w:uiPriority w:val="9"/>
    <w:rsid w:val="009F486C"/>
    <w:rPr>
      <w:rFonts w:ascii="Times New Roman" w:eastAsiaTheme="majorEastAsia" w:hAnsi="Times New Roman" w:cstheme="majorBidi"/>
      <w:bCs/>
      <w:iCs/>
      <w:sz w:val="24"/>
    </w:rPr>
  </w:style>
  <w:style w:type="paragraph" w:styleId="NormalWeb">
    <w:name w:val="Normal (Web)"/>
    <w:basedOn w:val="Normal"/>
    <w:uiPriority w:val="99"/>
    <w:unhideWhenUsed/>
    <w:rsid w:val="00FB481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apple-tab-span">
    <w:name w:val="apple-tab-span"/>
    <w:basedOn w:val="DefaultParagraphFont"/>
    <w:rsid w:val="00FB4818"/>
  </w:style>
  <w:style w:type="table" w:styleId="TableGrid">
    <w:name w:val="Table Grid"/>
    <w:basedOn w:val="TableNormal"/>
    <w:uiPriority w:val="59"/>
    <w:rsid w:val="00D14FFB"/>
    <w:pPr>
      <w:spacing w:after="0" w:line="240" w:lineRule="auto"/>
    </w:pPr>
    <w:rPr>
      <w:rFonts w:ascii="Calibri" w:eastAsia="Calibri" w:hAnsi="Calibri" w:cs="Times New Roman"/>
    </w:rPr>
    <w:tblPr>
      <w:tblInd w:w="0" w:type="nil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9523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103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2228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9254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5703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620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8175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4099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411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58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417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824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713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104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191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57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89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790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48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340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404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456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496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7177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3022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4649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8799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6597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217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904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0975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4547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9771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1854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6282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7896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312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9348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0304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838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043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947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223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593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236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992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404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536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434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958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793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9.jpeg"/><Relationship Id="rId21" Type="http://schemas.openxmlformats.org/officeDocument/2006/relationships/image" Target="media/image14.jpeg"/><Relationship Id="rId42" Type="http://schemas.openxmlformats.org/officeDocument/2006/relationships/image" Target="media/image35.jpeg"/><Relationship Id="rId47" Type="http://schemas.openxmlformats.org/officeDocument/2006/relationships/image" Target="media/image40.jpeg"/><Relationship Id="rId63" Type="http://schemas.openxmlformats.org/officeDocument/2006/relationships/image" Target="media/image56.jpeg"/><Relationship Id="rId68" Type="http://schemas.openxmlformats.org/officeDocument/2006/relationships/image" Target="media/image61.jpeg"/><Relationship Id="rId84" Type="http://schemas.openxmlformats.org/officeDocument/2006/relationships/image" Target="media/image77.jpeg"/><Relationship Id="rId89" Type="http://schemas.openxmlformats.org/officeDocument/2006/relationships/footer" Target="footer2.xml"/><Relationship Id="rId16" Type="http://schemas.openxmlformats.org/officeDocument/2006/relationships/image" Target="media/image9.jpeg"/><Relationship Id="rId11" Type="http://schemas.openxmlformats.org/officeDocument/2006/relationships/image" Target="media/image4.jpeg"/><Relationship Id="rId32" Type="http://schemas.openxmlformats.org/officeDocument/2006/relationships/image" Target="media/image25.jpeg"/><Relationship Id="rId37" Type="http://schemas.openxmlformats.org/officeDocument/2006/relationships/image" Target="media/image30.jpeg"/><Relationship Id="rId53" Type="http://schemas.openxmlformats.org/officeDocument/2006/relationships/image" Target="media/image46.jpeg"/><Relationship Id="rId58" Type="http://schemas.openxmlformats.org/officeDocument/2006/relationships/image" Target="media/image51.jpeg"/><Relationship Id="rId74" Type="http://schemas.openxmlformats.org/officeDocument/2006/relationships/image" Target="media/image67.jpeg"/><Relationship Id="rId79" Type="http://schemas.openxmlformats.org/officeDocument/2006/relationships/image" Target="media/image72.jpeg"/><Relationship Id="rId5" Type="http://schemas.openxmlformats.org/officeDocument/2006/relationships/webSettings" Target="webSettings.xml"/><Relationship Id="rId90" Type="http://schemas.openxmlformats.org/officeDocument/2006/relationships/fontTable" Target="fontTable.xml"/><Relationship Id="rId14" Type="http://schemas.openxmlformats.org/officeDocument/2006/relationships/image" Target="media/image7.jpeg"/><Relationship Id="rId22" Type="http://schemas.openxmlformats.org/officeDocument/2006/relationships/image" Target="media/image15.jpeg"/><Relationship Id="rId27" Type="http://schemas.openxmlformats.org/officeDocument/2006/relationships/image" Target="media/image20.jpeg"/><Relationship Id="rId30" Type="http://schemas.openxmlformats.org/officeDocument/2006/relationships/image" Target="media/image23.jpeg"/><Relationship Id="rId35" Type="http://schemas.openxmlformats.org/officeDocument/2006/relationships/image" Target="media/image28.jpeg"/><Relationship Id="rId43" Type="http://schemas.openxmlformats.org/officeDocument/2006/relationships/image" Target="media/image36.jpeg"/><Relationship Id="rId48" Type="http://schemas.openxmlformats.org/officeDocument/2006/relationships/image" Target="media/image41.jpeg"/><Relationship Id="rId56" Type="http://schemas.openxmlformats.org/officeDocument/2006/relationships/image" Target="media/image49.jpeg"/><Relationship Id="rId64" Type="http://schemas.openxmlformats.org/officeDocument/2006/relationships/image" Target="media/image57.jpeg"/><Relationship Id="rId69" Type="http://schemas.openxmlformats.org/officeDocument/2006/relationships/image" Target="media/image62.jpeg"/><Relationship Id="rId77" Type="http://schemas.openxmlformats.org/officeDocument/2006/relationships/image" Target="media/image70.jpeg"/><Relationship Id="rId8" Type="http://schemas.openxmlformats.org/officeDocument/2006/relationships/image" Target="media/image1.jpeg"/><Relationship Id="rId51" Type="http://schemas.openxmlformats.org/officeDocument/2006/relationships/image" Target="media/image44.jpeg"/><Relationship Id="rId72" Type="http://schemas.openxmlformats.org/officeDocument/2006/relationships/image" Target="media/image65.jpeg"/><Relationship Id="rId80" Type="http://schemas.openxmlformats.org/officeDocument/2006/relationships/image" Target="media/image73.jpeg"/><Relationship Id="rId85" Type="http://schemas.openxmlformats.org/officeDocument/2006/relationships/image" Target="media/image78.jpeg"/><Relationship Id="rId3" Type="http://schemas.openxmlformats.org/officeDocument/2006/relationships/styles" Target="styles.xml"/><Relationship Id="rId12" Type="http://schemas.openxmlformats.org/officeDocument/2006/relationships/image" Target="media/image5.jpeg"/><Relationship Id="rId17" Type="http://schemas.openxmlformats.org/officeDocument/2006/relationships/image" Target="media/image10.jpeg"/><Relationship Id="rId25" Type="http://schemas.openxmlformats.org/officeDocument/2006/relationships/image" Target="media/image18.jpeg"/><Relationship Id="rId33" Type="http://schemas.openxmlformats.org/officeDocument/2006/relationships/image" Target="media/image26.jpeg"/><Relationship Id="rId38" Type="http://schemas.openxmlformats.org/officeDocument/2006/relationships/image" Target="media/image31.jpeg"/><Relationship Id="rId46" Type="http://schemas.openxmlformats.org/officeDocument/2006/relationships/image" Target="media/image39.jpeg"/><Relationship Id="rId59" Type="http://schemas.openxmlformats.org/officeDocument/2006/relationships/image" Target="media/image52.jpeg"/><Relationship Id="rId67" Type="http://schemas.openxmlformats.org/officeDocument/2006/relationships/image" Target="media/image60.jpeg"/><Relationship Id="rId20" Type="http://schemas.openxmlformats.org/officeDocument/2006/relationships/image" Target="media/image13.jpeg"/><Relationship Id="rId41" Type="http://schemas.openxmlformats.org/officeDocument/2006/relationships/image" Target="media/image34.jpeg"/><Relationship Id="rId54" Type="http://schemas.openxmlformats.org/officeDocument/2006/relationships/image" Target="media/image47.jpeg"/><Relationship Id="rId62" Type="http://schemas.openxmlformats.org/officeDocument/2006/relationships/image" Target="media/image55.jpeg"/><Relationship Id="rId70" Type="http://schemas.openxmlformats.org/officeDocument/2006/relationships/image" Target="media/image63.jpeg"/><Relationship Id="rId75" Type="http://schemas.openxmlformats.org/officeDocument/2006/relationships/image" Target="media/image68.jpeg"/><Relationship Id="rId83" Type="http://schemas.openxmlformats.org/officeDocument/2006/relationships/image" Target="media/image76.jpeg"/><Relationship Id="rId88" Type="http://schemas.openxmlformats.org/officeDocument/2006/relationships/footer" Target="footer1.xml"/><Relationship Id="rId91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8.jpeg"/><Relationship Id="rId23" Type="http://schemas.openxmlformats.org/officeDocument/2006/relationships/image" Target="media/image16.jpeg"/><Relationship Id="rId28" Type="http://schemas.openxmlformats.org/officeDocument/2006/relationships/image" Target="media/image21.jpeg"/><Relationship Id="rId36" Type="http://schemas.openxmlformats.org/officeDocument/2006/relationships/image" Target="media/image29.jpeg"/><Relationship Id="rId49" Type="http://schemas.openxmlformats.org/officeDocument/2006/relationships/image" Target="media/image42.jpeg"/><Relationship Id="rId57" Type="http://schemas.openxmlformats.org/officeDocument/2006/relationships/image" Target="media/image50.jpeg"/><Relationship Id="rId10" Type="http://schemas.openxmlformats.org/officeDocument/2006/relationships/image" Target="media/image3.jpeg"/><Relationship Id="rId31" Type="http://schemas.openxmlformats.org/officeDocument/2006/relationships/image" Target="media/image24.jpeg"/><Relationship Id="rId44" Type="http://schemas.openxmlformats.org/officeDocument/2006/relationships/image" Target="media/image37.jpeg"/><Relationship Id="rId52" Type="http://schemas.openxmlformats.org/officeDocument/2006/relationships/image" Target="media/image45.jpeg"/><Relationship Id="rId60" Type="http://schemas.openxmlformats.org/officeDocument/2006/relationships/image" Target="media/image53.jpeg"/><Relationship Id="rId65" Type="http://schemas.openxmlformats.org/officeDocument/2006/relationships/image" Target="media/image58.jpeg"/><Relationship Id="rId73" Type="http://schemas.openxmlformats.org/officeDocument/2006/relationships/image" Target="media/image66.jpeg"/><Relationship Id="rId78" Type="http://schemas.openxmlformats.org/officeDocument/2006/relationships/image" Target="media/image71.jpeg"/><Relationship Id="rId81" Type="http://schemas.openxmlformats.org/officeDocument/2006/relationships/image" Target="media/image74.jpeg"/><Relationship Id="rId86" Type="http://schemas.openxmlformats.org/officeDocument/2006/relationships/image" Target="media/image79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3" Type="http://schemas.openxmlformats.org/officeDocument/2006/relationships/image" Target="media/image6.jpeg"/><Relationship Id="rId18" Type="http://schemas.openxmlformats.org/officeDocument/2006/relationships/image" Target="media/image11.jpeg"/><Relationship Id="rId39" Type="http://schemas.openxmlformats.org/officeDocument/2006/relationships/image" Target="media/image32.jpeg"/><Relationship Id="rId34" Type="http://schemas.openxmlformats.org/officeDocument/2006/relationships/image" Target="media/image27.jpeg"/><Relationship Id="rId50" Type="http://schemas.openxmlformats.org/officeDocument/2006/relationships/image" Target="media/image43.jpeg"/><Relationship Id="rId55" Type="http://schemas.openxmlformats.org/officeDocument/2006/relationships/image" Target="media/image48.jpeg"/><Relationship Id="rId76" Type="http://schemas.openxmlformats.org/officeDocument/2006/relationships/image" Target="media/image69.jpeg"/><Relationship Id="rId7" Type="http://schemas.openxmlformats.org/officeDocument/2006/relationships/endnotes" Target="endnotes.xml"/><Relationship Id="rId71" Type="http://schemas.openxmlformats.org/officeDocument/2006/relationships/image" Target="media/image64.jpeg"/><Relationship Id="rId2" Type="http://schemas.openxmlformats.org/officeDocument/2006/relationships/numbering" Target="numbering.xml"/><Relationship Id="rId29" Type="http://schemas.openxmlformats.org/officeDocument/2006/relationships/image" Target="media/image22.jpeg"/><Relationship Id="rId24" Type="http://schemas.openxmlformats.org/officeDocument/2006/relationships/image" Target="media/image17.jpeg"/><Relationship Id="rId40" Type="http://schemas.openxmlformats.org/officeDocument/2006/relationships/image" Target="media/image33.jpeg"/><Relationship Id="rId45" Type="http://schemas.openxmlformats.org/officeDocument/2006/relationships/image" Target="media/image38.jpeg"/><Relationship Id="rId66" Type="http://schemas.openxmlformats.org/officeDocument/2006/relationships/image" Target="media/image59.jpeg"/><Relationship Id="rId87" Type="http://schemas.openxmlformats.org/officeDocument/2006/relationships/header" Target="header1.xml"/><Relationship Id="rId61" Type="http://schemas.openxmlformats.org/officeDocument/2006/relationships/image" Target="media/image54.jpeg"/><Relationship Id="rId82" Type="http://schemas.openxmlformats.org/officeDocument/2006/relationships/image" Target="media/image75.jpeg"/><Relationship Id="rId19" Type="http://schemas.openxmlformats.org/officeDocument/2006/relationships/image" Target="media/image12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0A6D0CE0-CDE8-4665-832D-E431DF6BAC2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9</Pages>
  <Words>530</Words>
  <Characters>3026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Grizli777</Company>
  <LinksUpToDate>false</LinksUpToDate>
  <CharactersWithSpaces>35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aldi risdiyanto</dc:creator>
  <cp:lastModifiedBy>billy maulana</cp:lastModifiedBy>
  <cp:revision>3</cp:revision>
  <cp:lastPrinted>2023-02-15T21:32:00Z</cp:lastPrinted>
  <dcterms:created xsi:type="dcterms:W3CDTF">2023-02-16T04:04:00Z</dcterms:created>
  <dcterms:modified xsi:type="dcterms:W3CDTF">2023-02-16T04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f2fa0381-9ae6-3985-be31-b52759d43b29</vt:lpwstr>
  </property>
  <property fmtid="{D5CDD505-2E9C-101B-9397-08002B2CF9AE}" pid="24" name="Mendeley Citation Style_1">
    <vt:lpwstr>http://www.zotero.org/styles/apa</vt:lpwstr>
  </property>
</Properties>
</file>